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56192" behindDoc="0" locked="0" layoutInCell="1" allowOverlap="1" wp14:anchorId="4631217C" wp14:editId="074DA1D3">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A475A9" w:rsidRPr="00F078ED" w:rsidRDefault="00A475A9" w:rsidP="00F078ED">
                                <w:pPr>
                                  <w:pStyle w:val="Title"/>
                                </w:pPr>
                                <w:r w:rsidRPr="00F078ED">
                                  <w:t>A Brain Computer Interface Controlled, 3-D Printed Prosthetic Hand</w:t>
                                </w:r>
                              </w:p>
                              <w:p w14:paraId="3793696A" w14:textId="77777777" w:rsidR="00A475A9" w:rsidRDefault="00A475A9" w:rsidP="00A56F0D">
                                <w:pPr>
                                  <w:rPr>
                                    <w:sz w:val="56"/>
                                    <w:szCs w:val="144"/>
                                  </w:rPr>
                                </w:pPr>
                              </w:p>
                              <w:p w14:paraId="2D3FDFA0" w14:textId="77777777" w:rsidR="00A475A9" w:rsidRPr="00A56F0D" w:rsidRDefault="00A475A9"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A475A9" w:rsidRDefault="00A475A9">
                                <w:r>
                                  <w:t>Completed under the supervision of</w:t>
                                </w:r>
                              </w:p>
                              <w:p w14:paraId="3CF9F5AD" w14:textId="77777777" w:rsidR="00A475A9" w:rsidRPr="00A56F0D" w:rsidRDefault="00A475A9" w:rsidP="004D1F8F">
                                <w:pPr>
                                  <w:rPr>
                                    <w:sz w:val="48"/>
                                    <w:szCs w:val="144"/>
                                  </w:rPr>
                                </w:pPr>
                                <w:r>
                                  <w:rPr>
                                    <w:sz w:val="48"/>
                                    <w:szCs w:val="144"/>
                                  </w:rPr>
                                  <w:t>Dr Kaushik Mahata, Ph.D.</w:t>
                                </w:r>
                              </w:p>
                              <w:p w14:paraId="5C52BDF2" w14:textId="77777777" w:rsidR="00A475A9" w:rsidRPr="004D1F8F" w:rsidRDefault="00A475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46B4D3C" w:rsidR="00A475A9" w:rsidRPr="004D1F8F" w:rsidRDefault="00A475A9"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95219">
                                  <w:rPr>
                                    <w:noProof/>
                                    <w:sz w:val="28"/>
                                  </w:rPr>
                                  <w:t>5 Novem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A475A9" w:rsidRDefault="00A475A9"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619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A475A9" w:rsidRPr="00F078ED" w:rsidRDefault="00A475A9" w:rsidP="00F078ED">
                          <w:pPr>
                            <w:pStyle w:val="Title"/>
                          </w:pPr>
                          <w:r w:rsidRPr="00F078ED">
                            <w:t>A Brain Computer Interface Controlled, 3-D Printed Prosthetic Hand</w:t>
                          </w:r>
                        </w:p>
                        <w:p w14:paraId="3793696A" w14:textId="77777777" w:rsidR="00A475A9" w:rsidRDefault="00A475A9" w:rsidP="00A56F0D">
                          <w:pPr>
                            <w:rPr>
                              <w:sz w:val="56"/>
                              <w:szCs w:val="144"/>
                            </w:rPr>
                          </w:pPr>
                        </w:p>
                        <w:p w14:paraId="2D3FDFA0" w14:textId="77777777" w:rsidR="00A475A9" w:rsidRPr="00A56F0D" w:rsidRDefault="00A475A9"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A475A9" w:rsidRDefault="00A475A9">
                          <w:r>
                            <w:t>Completed under the supervision of</w:t>
                          </w:r>
                        </w:p>
                        <w:p w14:paraId="3CF9F5AD" w14:textId="77777777" w:rsidR="00A475A9" w:rsidRPr="00A56F0D" w:rsidRDefault="00A475A9" w:rsidP="004D1F8F">
                          <w:pPr>
                            <w:rPr>
                              <w:sz w:val="48"/>
                              <w:szCs w:val="144"/>
                            </w:rPr>
                          </w:pPr>
                          <w:r>
                            <w:rPr>
                              <w:sz w:val="48"/>
                              <w:szCs w:val="144"/>
                            </w:rPr>
                            <w:t>Dr Kaushik Mahata, Ph.D.</w:t>
                          </w:r>
                        </w:p>
                        <w:p w14:paraId="5C52BDF2" w14:textId="77777777" w:rsidR="00A475A9" w:rsidRPr="004D1F8F" w:rsidRDefault="00A475A9"/>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46B4D3C" w:rsidR="00A475A9" w:rsidRPr="004D1F8F" w:rsidRDefault="00A475A9"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895219">
                            <w:rPr>
                              <w:noProof/>
                              <w:sz w:val="28"/>
                            </w:rPr>
                            <w:t>5 Novem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A475A9" w:rsidRDefault="00A475A9"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3840096"/>
      <w:r>
        <w:lastRenderedPageBreak/>
        <w:t>Abstract</w:t>
      </w:r>
      <w:bookmarkEnd w:id="0"/>
    </w:p>
    <w:p w14:paraId="512AFAFD" w14:textId="38E434DF"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r w:rsidR="001515D7">
        <w:t xml:space="preserve">The application of the DCT to EEG classification is a novel approach, and could represent an order of magnitud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78EB9C0A" w14:textId="77777777" w:rsidR="0037199B" w:rsidRDefault="0037199B">
      <w:r>
        <w:br w:type="page"/>
      </w:r>
    </w:p>
    <w:p w14:paraId="01CE2D90" w14:textId="77777777" w:rsidR="0037199B" w:rsidRDefault="0037199B" w:rsidP="0037199B">
      <w:pPr>
        <w:pStyle w:val="Heading1"/>
      </w:pPr>
      <w:bookmarkStart w:id="1" w:name="_Toc23840097"/>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3840098"/>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3840099"/>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B57339" w:rsidRDefault="00490097">
          <w:pPr>
            <w:pStyle w:val="TOCHeading"/>
            <w:rPr>
              <w:rFonts w:ascii="Times New Roman" w:hAnsi="Times New Roman" w:cs="Times New Roman"/>
              <w:sz w:val="24"/>
              <w:szCs w:val="24"/>
            </w:rPr>
          </w:pPr>
        </w:p>
        <w:p w14:paraId="39C95A76" w14:textId="31380389" w:rsidR="00B57339" w:rsidRPr="00B57339" w:rsidRDefault="00490097">
          <w:pPr>
            <w:pStyle w:val="TOC1"/>
            <w:tabs>
              <w:tab w:val="right" w:leader="dot" w:pos="8755"/>
            </w:tabs>
            <w:rPr>
              <w:rFonts w:ascii="Times New Roman" w:hAnsi="Times New Roman"/>
              <w:noProof/>
              <w:lang w:val="en-AU" w:eastAsia="en-AU"/>
            </w:rPr>
          </w:pPr>
          <w:r w:rsidRPr="00B57339">
            <w:rPr>
              <w:rFonts w:ascii="Times New Roman" w:hAnsi="Times New Roman"/>
            </w:rPr>
            <w:fldChar w:fldCharType="begin"/>
          </w:r>
          <w:r w:rsidRPr="00B57339">
            <w:rPr>
              <w:rFonts w:ascii="Times New Roman" w:hAnsi="Times New Roman"/>
            </w:rPr>
            <w:instrText xml:space="preserve"> TOC \o "1-3" \h \z \u </w:instrText>
          </w:r>
          <w:r w:rsidRPr="00B57339">
            <w:rPr>
              <w:rFonts w:ascii="Times New Roman" w:hAnsi="Times New Roman"/>
            </w:rPr>
            <w:fldChar w:fldCharType="separate"/>
          </w:r>
          <w:hyperlink w:anchor="_Toc23840096" w:history="1">
            <w:r w:rsidR="00B57339" w:rsidRPr="00B57339">
              <w:rPr>
                <w:rStyle w:val="Hyperlink"/>
                <w:rFonts w:ascii="Times New Roman" w:hAnsi="Times New Roman"/>
                <w:noProof/>
              </w:rPr>
              <w:t>Abstrac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09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i</w:t>
            </w:r>
            <w:r w:rsidR="00B57339" w:rsidRPr="00B57339">
              <w:rPr>
                <w:rFonts w:ascii="Times New Roman" w:hAnsi="Times New Roman"/>
                <w:noProof/>
                <w:webHidden/>
              </w:rPr>
              <w:fldChar w:fldCharType="end"/>
            </w:r>
          </w:hyperlink>
        </w:p>
        <w:p w14:paraId="7CA0433F" w14:textId="463C4C00" w:rsidR="00B57339" w:rsidRPr="00B57339" w:rsidRDefault="00B51A3F">
          <w:pPr>
            <w:pStyle w:val="TOC1"/>
            <w:tabs>
              <w:tab w:val="right" w:leader="dot" w:pos="8755"/>
            </w:tabs>
            <w:rPr>
              <w:rFonts w:ascii="Times New Roman" w:hAnsi="Times New Roman"/>
              <w:noProof/>
              <w:lang w:val="en-AU" w:eastAsia="en-AU"/>
            </w:rPr>
          </w:pPr>
          <w:hyperlink w:anchor="_Toc23840097" w:history="1">
            <w:r w:rsidR="00B57339" w:rsidRPr="00B57339">
              <w:rPr>
                <w:rStyle w:val="Hyperlink"/>
                <w:rFonts w:ascii="Times New Roman" w:hAnsi="Times New Roman"/>
                <w:noProof/>
              </w:rPr>
              <w:t>Acknowledgement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09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ii</w:t>
            </w:r>
            <w:r w:rsidR="00B57339" w:rsidRPr="00B57339">
              <w:rPr>
                <w:rFonts w:ascii="Times New Roman" w:hAnsi="Times New Roman"/>
                <w:noProof/>
                <w:webHidden/>
              </w:rPr>
              <w:fldChar w:fldCharType="end"/>
            </w:r>
          </w:hyperlink>
        </w:p>
        <w:p w14:paraId="2B40B4AF" w14:textId="04C69AC9" w:rsidR="00B57339" w:rsidRPr="00B57339" w:rsidRDefault="00B51A3F">
          <w:pPr>
            <w:pStyle w:val="TOC1"/>
            <w:tabs>
              <w:tab w:val="right" w:leader="dot" w:pos="8755"/>
            </w:tabs>
            <w:rPr>
              <w:rFonts w:ascii="Times New Roman" w:hAnsi="Times New Roman"/>
              <w:noProof/>
              <w:lang w:val="en-AU" w:eastAsia="en-AU"/>
            </w:rPr>
          </w:pPr>
          <w:hyperlink w:anchor="_Toc23840098" w:history="1">
            <w:r w:rsidR="00B57339" w:rsidRPr="00B57339">
              <w:rPr>
                <w:rStyle w:val="Hyperlink"/>
                <w:rFonts w:ascii="Times New Roman" w:hAnsi="Times New Roman"/>
                <w:noProof/>
              </w:rPr>
              <w:t>List of Contribution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09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iii</w:t>
            </w:r>
            <w:r w:rsidR="00B57339" w:rsidRPr="00B57339">
              <w:rPr>
                <w:rFonts w:ascii="Times New Roman" w:hAnsi="Times New Roman"/>
                <w:noProof/>
                <w:webHidden/>
              </w:rPr>
              <w:fldChar w:fldCharType="end"/>
            </w:r>
          </w:hyperlink>
        </w:p>
        <w:p w14:paraId="6C606D85" w14:textId="3899DBDB" w:rsidR="00B57339" w:rsidRPr="00B57339" w:rsidRDefault="00B51A3F">
          <w:pPr>
            <w:pStyle w:val="TOC1"/>
            <w:tabs>
              <w:tab w:val="right" w:leader="dot" w:pos="8755"/>
            </w:tabs>
            <w:rPr>
              <w:rFonts w:ascii="Times New Roman" w:hAnsi="Times New Roman"/>
              <w:noProof/>
              <w:lang w:val="en-AU" w:eastAsia="en-AU"/>
            </w:rPr>
          </w:pPr>
          <w:hyperlink w:anchor="_Toc23840099" w:history="1">
            <w:r w:rsidR="00B57339" w:rsidRPr="00B57339">
              <w:rPr>
                <w:rStyle w:val="Hyperlink"/>
                <w:rFonts w:ascii="Times New Roman" w:hAnsi="Times New Roman"/>
                <w:noProof/>
              </w:rPr>
              <w:t>Table of Content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09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iv</w:t>
            </w:r>
            <w:r w:rsidR="00B57339" w:rsidRPr="00B57339">
              <w:rPr>
                <w:rFonts w:ascii="Times New Roman" w:hAnsi="Times New Roman"/>
                <w:noProof/>
                <w:webHidden/>
              </w:rPr>
              <w:fldChar w:fldCharType="end"/>
            </w:r>
          </w:hyperlink>
        </w:p>
        <w:p w14:paraId="4A568040" w14:textId="56430C01" w:rsidR="00B57339" w:rsidRPr="00B57339" w:rsidRDefault="00B51A3F">
          <w:pPr>
            <w:pStyle w:val="TOC1"/>
            <w:tabs>
              <w:tab w:val="right" w:leader="dot" w:pos="8755"/>
            </w:tabs>
            <w:rPr>
              <w:rFonts w:ascii="Times New Roman" w:hAnsi="Times New Roman"/>
              <w:noProof/>
              <w:lang w:val="en-AU" w:eastAsia="en-AU"/>
            </w:rPr>
          </w:pPr>
          <w:hyperlink w:anchor="_Toc23840100" w:history="1">
            <w:r w:rsidR="00B57339" w:rsidRPr="00B57339">
              <w:rPr>
                <w:rStyle w:val="Hyperlink"/>
                <w:rFonts w:ascii="Times New Roman" w:hAnsi="Times New Roman"/>
                <w:noProof/>
              </w:rPr>
              <w:t>Nomenclatu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vi</w:t>
            </w:r>
            <w:r w:rsidR="00B57339" w:rsidRPr="00B57339">
              <w:rPr>
                <w:rFonts w:ascii="Times New Roman" w:hAnsi="Times New Roman"/>
                <w:noProof/>
                <w:webHidden/>
              </w:rPr>
              <w:fldChar w:fldCharType="end"/>
            </w:r>
          </w:hyperlink>
        </w:p>
        <w:p w14:paraId="7382F7AE" w14:textId="5E4D9558" w:rsidR="00B57339" w:rsidRPr="00B57339" w:rsidRDefault="00B51A3F">
          <w:pPr>
            <w:pStyle w:val="TOC1"/>
            <w:tabs>
              <w:tab w:val="left" w:pos="440"/>
              <w:tab w:val="right" w:leader="dot" w:pos="8755"/>
            </w:tabs>
            <w:rPr>
              <w:rFonts w:ascii="Times New Roman" w:hAnsi="Times New Roman"/>
              <w:noProof/>
              <w:lang w:val="en-AU" w:eastAsia="en-AU"/>
            </w:rPr>
          </w:pPr>
          <w:hyperlink w:anchor="_Toc23840101" w:history="1">
            <w:r w:rsidR="00B57339" w:rsidRPr="00B57339">
              <w:rPr>
                <w:rStyle w:val="Hyperlink"/>
                <w:rFonts w:ascii="Times New Roman" w:hAnsi="Times New Roman"/>
                <w:noProof/>
              </w:rPr>
              <w:t>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Introduct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1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w:t>
            </w:r>
            <w:r w:rsidR="00B57339" w:rsidRPr="00B57339">
              <w:rPr>
                <w:rFonts w:ascii="Times New Roman" w:hAnsi="Times New Roman"/>
                <w:noProof/>
                <w:webHidden/>
              </w:rPr>
              <w:fldChar w:fldCharType="end"/>
            </w:r>
          </w:hyperlink>
        </w:p>
        <w:p w14:paraId="0264C5A7" w14:textId="761EF122" w:rsidR="00B57339" w:rsidRPr="00B57339" w:rsidRDefault="00B51A3F">
          <w:pPr>
            <w:pStyle w:val="TOC1"/>
            <w:tabs>
              <w:tab w:val="left" w:pos="440"/>
              <w:tab w:val="right" w:leader="dot" w:pos="8755"/>
            </w:tabs>
            <w:rPr>
              <w:rFonts w:ascii="Times New Roman" w:hAnsi="Times New Roman"/>
              <w:noProof/>
              <w:lang w:val="en-AU" w:eastAsia="en-AU"/>
            </w:rPr>
          </w:pPr>
          <w:hyperlink w:anchor="_Toc23840102" w:history="1">
            <w:r w:rsidR="00B57339" w:rsidRPr="00B57339">
              <w:rPr>
                <w:rStyle w:val="Hyperlink"/>
                <w:rFonts w:ascii="Times New Roman" w:hAnsi="Times New Roman"/>
                <w:noProof/>
              </w:rPr>
              <w:t>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Biological Background</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2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w:t>
            </w:r>
            <w:r w:rsidR="00B57339" w:rsidRPr="00B57339">
              <w:rPr>
                <w:rFonts w:ascii="Times New Roman" w:hAnsi="Times New Roman"/>
                <w:noProof/>
                <w:webHidden/>
              </w:rPr>
              <w:fldChar w:fldCharType="end"/>
            </w:r>
          </w:hyperlink>
        </w:p>
        <w:p w14:paraId="6EFF3975" w14:textId="113A5A65" w:rsidR="00B57339" w:rsidRPr="00B57339" w:rsidRDefault="00B51A3F">
          <w:pPr>
            <w:pStyle w:val="TOC2"/>
            <w:tabs>
              <w:tab w:val="left" w:pos="880"/>
              <w:tab w:val="right" w:leader="dot" w:pos="8755"/>
            </w:tabs>
            <w:rPr>
              <w:rFonts w:ascii="Times New Roman" w:hAnsi="Times New Roman"/>
              <w:noProof/>
              <w:lang w:val="en-AU" w:eastAsia="en-AU"/>
            </w:rPr>
          </w:pPr>
          <w:hyperlink w:anchor="_Toc23840103" w:history="1">
            <w:r w:rsidR="00B57339" w:rsidRPr="00B57339">
              <w:rPr>
                <w:rStyle w:val="Hyperlink"/>
                <w:rFonts w:ascii="Times New Roman" w:hAnsi="Times New Roman"/>
                <w:noProof/>
              </w:rPr>
              <w:t>2.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Neuron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3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w:t>
            </w:r>
            <w:r w:rsidR="00B57339" w:rsidRPr="00B57339">
              <w:rPr>
                <w:rFonts w:ascii="Times New Roman" w:hAnsi="Times New Roman"/>
                <w:noProof/>
                <w:webHidden/>
              </w:rPr>
              <w:fldChar w:fldCharType="end"/>
            </w:r>
          </w:hyperlink>
        </w:p>
        <w:p w14:paraId="504C3AA3" w14:textId="22840CD8" w:rsidR="00B57339" w:rsidRPr="00B57339" w:rsidRDefault="00B51A3F">
          <w:pPr>
            <w:pStyle w:val="TOC2"/>
            <w:tabs>
              <w:tab w:val="left" w:pos="880"/>
              <w:tab w:val="right" w:leader="dot" w:pos="8755"/>
            </w:tabs>
            <w:rPr>
              <w:rFonts w:ascii="Times New Roman" w:hAnsi="Times New Roman"/>
              <w:noProof/>
              <w:lang w:val="en-AU" w:eastAsia="en-AU"/>
            </w:rPr>
          </w:pPr>
          <w:hyperlink w:anchor="_Toc23840104" w:history="1">
            <w:r w:rsidR="00B57339" w:rsidRPr="00B57339">
              <w:rPr>
                <w:rStyle w:val="Hyperlink"/>
                <w:rFonts w:ascii="Times New Roman" w:hAnsi="Times New Roman"/>
                <w:noProof/>
              </w:rPr>
              <w:t>2.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ortical Areas for Voluntary Movemen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4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w:t>
            </w:r>
            <w:r w:rsidR="00B57339" w:rsidRPr="00B57339">
              <w:rPr>
                <w:rFonts w:ascii="Times New Roman" w:hAnsi="Times New Roman"/>
                <w:noProof/>
                <w:webHidden/>
              </w:rPr>
              <w:fldChar w:fldCharType="end"/>
            </w:r>
          </w:hyperlink>
        </w:p>
        <w:p w14:paraId="177256CF" w14:textId="5DB683F4" w:rsidR="00B57339" w:rsidRPr="00B57339" w:rsidRDefault="00B51A3F">
          <w:pPr>
            <w:pStyle w:val="TOC2"/>
            <w:tabs>
              <w:tab w:val="left" w:pos="880"/>
              <w:tab w:val="right" w:leader="dot" w:pos="8755"/>
            </w:tabs>
            <w:rPr>
              <w:rFonts w:ascii="Times New Roman" w:hAnsi="Times New Roman"/>
              <w:noProof/>
              <w:lang w:val="en-AU" w:eastAsia="en-AU"/>
            </w:rPr>
          </w:pPr>
          <w:hyperlink w:anchor="_Toc23840105" w:history="1">
            <w:r w:rsidR="00B57339" w:rsidRPr="00B57339">
              <w:rPr>
                <w:rStyle w:val="Hyperlink"/>
                <w:rFonts w:ascii="Times New Roman" w:hAnsi="Times New Roman"/>
                <w:noProof/>
              </w:rPr>
              <w:t>2.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Electroencephalography (EEG)</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5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4</w:t>
            </w:r>
            <w:r w:rsidR="00B57339" w:rsidRPr="00B57339">
              <w:rPr>
                <w:rFonts w:ascii="Times New Roman" w:hAnsi="Times New Roman"/>
                <w:noProof/>
                <w:webHidden/>
              </w:rPr>
              <w:fldChar w:fldCharType="end"/>
            </w:r>
          </w:hyperlink>
        </w:p>
        <w:p w14:paraId="187903A4" w14:textId="1CEFC888" w:rsidR="00B57339" w:rsidRPr="00B57339" w:rsidRDefault="00B51A3F">
          <w:pPr>
            <w:pStyle w:val="TOC1"/>
            <w:tabs>
              <w:tab w:val="left" w:pos="440"/>
              <w:tab w:val="right" w:leader="dot" w:pos="8755"/>
            </w:tabs>
            <w:rPr>
              <w:rFonts w:ascii="Times New Roman" w:hAnsi="Times New Roman"/>
              <w:noProof/>
              <w:lang w:val="en-AU" w:eastAsia="en-AU"/>
            </w:rPr>
          </w:pPr>
          <w:hyperlink w:anchor="_Toc23840106" w:history="1">
            <w:r w:rsidR="00B57339" w:rsidRPr="00B57339">
              <w:rPr>
                <w:rStyle w:val="Hyperlink"/>
                <w:rFonts w:ascii="Times New Roman" w:hAnsi="Times New Roman"/>
                <w:noProof/>
              </w:rPr>
              <w:t>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Literature Review</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6</w:t>
            </w:r>
            <w:r w:rsidR="00B57339" w:rsidRPr="00B57339">
              <w:rPr>
                <w:rFonts w:ascii="Times New Roman" w:hAnsi="Times New Roman"/>
                <w:noProof/>
                <w:webHidden/>
              </w:rPr>
              <w:fldChar w:fldCharType="end"/>
            </w:r>
          </w:hyperlink>
        </w:p>
        <w:p w14:paraId="758D6625" w14:textId="5E529657" w:rsidR="00B57339" w:rsidRPr="00B57339" w:rsidRDefault="00B51A3F">
          <w:pPr>
            <w:pStyle w:val="TOC2"/>
            <w:tabs>
              <w:tab w:val="left" w:pos="880"/>
              <w:tab w:val="right" w:leader="dot" w:pos="8755"/>
            </w:tabs>
            <w:rPr>
              <w:rFonts w:ascii="Times New Roman" w:hAnsi="Times New Roman"/>
              <w:noProof/>
              <w:lang w:val="en-AU" w:eastAsia="en-AU"/>
            </w:rPr>
          </w:pPr>
          <w:hyperlink w:anchor="_Toc23840107" w:history="1">
            <w:r w:rsidR="00B57339" w:rsidRPr="00B57339">
              <w:rPr>
                <w:rStyle w:val="Hyperlink"/>
                <w:rFonts w:ascii="Times New Roman" w:hAnsi="Times New Roman"/>
                <w:noProof/>
              </w:rPr>
              <w:t>3.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ata Acquisition and Pre-processing</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6</w:t>
            </w:r>
            <w:r w:rsidR="00B57339" w:rsidRPr="00B57339">
              <w:rPr>
                <w:rFonts w:ascii="Times New Roman" w:hAnsi="Times New Roman"/>
                <w:noProof/>
                <w:webHidden/>
              </w:rPr>
              <w:fldChar w:fldCharType="end"/>
            </w:r>
          </w:hyperlink>
        </w:p>
        <w:p w14:paraId="4C9482CA" w14:textId="5E569ADB"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08" w:history="1">
            <w:r w:rsidR="00B57339" w:rsidRPr="00B57339">
              <w:rPr>
                <w:rStyle w:val="Hyperlink"/>
                <w:rFonts w:ascii="Times New Roman" w:hAnsi="Times New Roman"/>
                <w:noProof/>
              </w:rPr>
              <w:t>3.1.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ignal Recording Method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6</w:t>
            </w:r>
            <w:r w:rsidR="00B57339" w:rsidRPr="00B57339">
              <w:rPr>
                <w:rFonts w:ascii="Times New Roman" w:hAnsi="Times New Roman"/>
                <w:noProof/>
                <w:webHidden/>
              </w:rPr>
              <w:fldChar w:fldCharType="end"/>
            </w:r>
          </w:hyperlink>
        </w:p>
        <w:p w14:paraId="786A6834" w14:textId="74F70199"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09" w:history="1">
            <w:r w:rsidR="00B57339" w:rsidRPr="00B57339">
              <w:rPr>
                <w:rStyle w:val="Hyperlink"/>
                <w:rFonts w:ascii="Times New Roman" w:hAnsi="Times New Roman"/>
                <w:noProof/>
              </w:rPr>
              <w:t>3.1.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igitalisation Method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0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7</w:t>
            </w:r>
            <w:r w:rsidR="00B57339" w:rsidRPr="00B57339">
              <w:rPr>
                <w:rFonts w:ascii="Times New Roman" w:hAnsi="Times New Roman"/>
                <w:noProof/>
                <w:webHidden/>
              </w:rPr>
              <w:fldChar w:fldCharType="end"/>
            </w:r>
          </w:hyperlink>
        </w:p>
        <w:p w14:paraId="252C9784" w14:textId="66354335" w:rsidR="00B57339" w:rsidRPr="00B57339" w:rsidRDefault="00B51A3F">
          <w:pPr>
            <w:pStyle w:val="TOC2"/>
            <w:tabs>
              <w:tab w:val="left" w:pos="880"/>
              <w:tab w:val="right" w:leader="dot" w:pos="8755"/>
            </w:tabs>
            <w:rPr>
              <w:rFonts w:ascii="Times New Roman" w:hAnsi="Times New Roman"/>
              <w:noProof/>
              <w:lang w:val="en-AU" w:eastAsia="en-AU"/>
            </w:rPr>
          </w:pPr>
          <w:hyperlink w:anchor="_Toc23840110" w:history="1">
            <w:r w:rsidR="00B57339" w:rsidRPr="00B57339">
              <w:rPr>
                <w:rStyle w:val="Hyperlink"/>
                <w:rFonts w:ascii="Times New Roman" w:hAnsi="Times New Roman"/>
                <w:noProof/>
              </w:rPr>
              <w:t>3.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Feature Extract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7</w:t>
            </w:r>
            <w:r w:rsidR="00B57339" w:rsidRPr="00B57339">
              <w:rPr>
                <w:rFonts w:ascii="Times New Roman" w:hAnsi="Times New Roman"/>
                <w:noProof/>
                <w:webHidden/>
              </w:rPr>
              <w:fldChar w:fldCharType="end"/>
            </w:r>
          </w:hyperlink>
        </w:p>
        <w:p w14:paraId="3ABD69E9" w14:textId="5B62A824"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1" w:history="1">
            <w:r w:rsidR="00B57339" w:rsidRPr="00B57339">
              <w:rPr>
                <w:rStyle w:val="Hyperlink"/>
                <w:rFonts w:ascii="Times New Roman" w:hAnsi="Times New Roman"/>
                <w:noProof/>
              </w:rPr>
              <w:t>3.2.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Adaptive Autoregressive Model (AAR)</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1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8</w:t>
            </w:r>
            <w:r w:rsidR="00B57339" w:rsidRPr="00B57339">
              <w:rPr>
                <w:rFonts w:ascii="Times New Roman" w:hAnsi="Times New Roman"/>
                <w:noProof/>
                <w:webHidden/>
              </w:rPr>
              <w:fldChar w:fldCharType="end"/>
            </w:r>
          </w:hyperlink>
        </w:p>
        <w:p w14:paraId="0F94EA03" w14:textId="7555E7A0"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2" w:history="1">
            <w:r w:rsidR="00B57339" w:rsidRPr="00B57339">
              <w:rPr>
                <w:rStyle w:val="Hyperlink"/>
                <w:rFonts w:ascii="Times New Roman" w:hAnsi="Times New Roman"/>
                <w:noProof/>
              </w:rPr>
              <w:t>3.2.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iscrete Wavelet Transform (DW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2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0</w:t>
            </w:r>
            <w:r w:rsidR="00B57339" w:rsidRPr="00B57339">
              <w:rPr>
                <w:rFonts w:ascii="Times New Roman" w:hAnsi="Times New Roman"/>
                <w:noProof/>
                <w:webHidden/>
              </w:rPr>
              <w:fldChar w:fldCharType="end"/>
            </w:r>
          </w:hyperlink>
        </w:p>
        <w:p w14:paraId="5EE22AD0" w14:textId="5540B95D"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3" w:history="1">
            <w:r w:rsidR="00B57339" w:rsidRPr="00B57339">
              <w:rPr>
                <w:rStyle w:val="Hyperlink"/>
                <w:rFonts w:ascii="Times New Roman" w:hAnsi="Times New Roman"/>
                <w:noProof/>
              </w:rPr>
              <w:t>3.2.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hort Time Fourier Transform (STF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3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0</w:t>
            </w:r>
            <w:r w:rsidR="00B57339" w:rsidRPr="00B57339">
              <w:rPr>
                <w:rFonts w:ascii="Times New Roman" w:hAnsi="Times New Roman"/>
                <w:noProof/>
                <w:webHidden/>
              </w:rPr>
              <w:fldChar w:fldCharType="end"/>
            </w:r>
          </w:hyperlink>
        </w:p>
        <w:p w14:paraId="25915078" w14:textId="1276D95A"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4" w:history="1">
            <w:r w:rsidR="00B57339" w:rsidRPr="00B57339">
              <w:rPr>
                <w:rStyle w:val="Hyperlink"/>
                <w:rFonts w:ascii="Times New Roman" w:hAnsi="Times New Roman"/>
                <w:noProof/>
              </w:rPr>
              <w:t>3.2.4.</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iscrete Cosine Transform (DC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4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1</w:t>
            </w:r>
            <w:r w:rsidR="00B57339" w:rsidRPr="00B57339">
              <w:rPr>
                <w:rFonts w:ascii="Times New Roman" w:hAnsi="Times New Roman"/>
                <w:noProof/>
                <w:webHidden/>
              </w:rPr>
              <w:fldChar w:fldCharType="end"/>
            </w:r>
          </w:hyperlink>
        </w:p>
        <w:p w14:paraId="52C8DC71" w14:textId="73AF136B" w:rsidR="00B57339" w:rsidRPr="00B57339" w:rsidRDefault="00B51A3F">
          <w:pPr>
            <w:pStyle w:val="TOC2"/>
            <w:tabs>
              <w:tab w:val="left" w:pos="880"/>
              <w:tab w:val="right" w:leader="dot" w:pos="8755"/>
            </w:tabs>
            <w:rPr>
              <w:rFonts w:ascii="Times New Roman" w:hAnsi="Times New Roman"/>
              <w:noProof/>
              <w:lang w:val="en-AU" w:eastAsia="en-AU"/>
            </w:rPr>
          </w:pPr>
          <w:hyperlink w:anchor="_Toc23840115" w:history="1">
            <w:r w:rsidR="00B57339" w:rsidRPr="00B57339">
              <w:rPr>
                <w:rStyle w:val="Hyperlink"/>
                <w:rFonts w:ascii="Times New Roman" w:hAnsi="Times New Roman"/>
                <w:noProof/>
              </w:rPr>
              <w:t>3.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lassificat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5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2</w:t>
            </w:r>
            <w:r w:rsidR="00B57339" w:rsidRPr="00B57339">
              <w:rPr>
                <w:rFonts w:ascii="Times New Roman" w:hAnsi="Times New Roman"/>
                <w:noProof/>
                <w:webHidden/>
              </w:rPr>
              <w:fldChar w:fldCharType="end"/>
            </w:r>
          </w:hyperlink>
        </w:p>
        <w:p w14:paraId="7EBDB483" w14:textId="23E62205"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6" w:history="1">
            <w:r w:rsidR="00B57339" w:rsidRPr="00B57339">
              <w:rPr>
                <w:rStyle w:val="Hyperlink"/>
                <w:rFonts w:ascii="Times New Roman" w:hAnsi="Times New Roman"/>
                <w:noProof/>
              </w:rPr>
              <w:t>3.3.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Linear Discriminant Analysis (LDA)</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2</w:t>
            </w:r>
            <w:r w:rsidR="00B57339" w:rsidRPr="00B57339">
              <w:rPr>
                <w:rFonts w:ascii="Times New Roman" w:hAnsi="Times New Roman"/>
                <w:noProof/>
                <w:webHidden/>
              </w:rPr>
              <w:fldChar w:fldCharType="end"/>
            </w:r>
          </w:hyperlink>
        </w:p>
        <w:p w14:paraId="4EC30125" w14:textId="6FEA384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7" w:history="1">
            <w:r w:rsidR="00B57339" w:rsidRPr="00B57339">
              <w:rPr>
                <w:rStyle w:val="Hyperlink"/>
                <w:rFonts w:ascii="Times New Roman" w:hAnsi="Times New Roman"/>
                <w:noProof/>
              </w:rPr>
              <w:t>3.3.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Quadratic Discriminant Analysis (QDA)</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3</w:t>
            </w:r>
            <w:r w:rsidR="00B57339" w:rsidRPr="00B57339">
              <w:rPr>
                <w:rFonts w:ascii="Times New Roman" w:hAnsi="Times New Roman"/>
                <w:noProof/>
                <w:webHidden/>
              </w:rPr>
              <w:fldChar w:fldCharType="end"/>
            </w:r>
          </w:hyperlink>
        </w:p>
        <w:p w14:paraId="2A0FD683" w14:textId="4FAEE58B"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8" w:history="1">
            <w:r w:rsidR="00B57339" w:rsidRPr="00B57339">
              <w:rPr>
                <w:rStyle w:val="Hyperlink"/>
                <w:rFonts w:ascii="Times New Roman" w:hAnsi="Times New Roman"/>
                <w:noProof/>
              </w:rPr>
              <w:t>3.3.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upport Vector Machines (SVM)</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3</w:t>
            </w:r>
            <w:r w:rsidR="00B57339" w:rsidRPr="00B57339">
              <w:rPr>
                <w:rFonts w:ascii="Times New Roman" w:hAnsi="Times New Roman"/>
                <w:noProof/>
                <w:webHidden/>
              </w:rPr>
              <w:fldChar w:fldCharType="end"/>
            </w:r>
          </w:hyperlink>
        </w:p>
        <w:p w14:paraId="3CA532E9" w14:textId="1EDBBF51"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19" w:history="1">
            <w:r w:rsidR="00B57339" w:rsidRPr="00B57339">
              <w:rPr>
                <w:rStyle w:val="Hyperlink"/>
                <w:rFonts w:ascii="Times New Roman" w:hAnsi="Times New Roman"/>
                <w:noProof/>
              </w:rPr>
              <w:t>3.3.4.</w:t>
            </w:r>
            <w:r w:rsidR="00B57339" w:rsidRPr="00B57339">
              <w:rPr>
                <w:rFonts w:ascii="Times New Roman" w:hAnsi="Times New Roman"/>
                <w:noProof/>
                <w:lang w:val="en-AU" w:eastAsia="en-AU"/>
              </w:rPr>
              <w:tab/>
            </w:r>
            <w:r w:rsidR="00B57339" w:rsidRPr="00B57339">
              <w:rPr>
                <w:rStyle w:val="Hyperlink"/>
                <w:rFonts w:ascii="Times New Roman" w:hAnsi="Times New Roman"/>
                <w:i/>
                <w:noProof/>
              </w:rPr>
              <w:t>k</w:t>
            </w:r>
            <w:r w:rsidR="00B57339" w:rsidRPr="00B57339">
              <w:rPr>
                <w:rStyle w:val="Hyperlink"/>
                <w:rFonts w:ascii="Times New Roman" w:hAnsi="Times New Roman"/>
                <w:noProof/>
              </w:rPr>
              <w:t>-Nearest Neighbours (kN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1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3</w:t>
            </w:r>
            <w:r w:rsidR="00B57339" w:rsidRPr="00B57339">
              <w:rPr>
                <w:rFonts w:ascii="Times New Roman" w:hAnsi="Times New Roman"/>
                <w:noProof/>
                <w:webHidden/>
              </w:rPr>
              <w:fldChar w:fldCharType="end"/>
            </w:r>
          </w:hyperlink>
        </w:p>
        <w:p w14:paraId="289EEDE3" w14:textId="47D7F640" w:rsidR="00B57339" w:rsidRPr="00B57339" w:rsidRDefault="00B51A3F">
          <w:pPr>
            <w:pStyle w:val="TOC2"/>
            <w:tabs>
              <w:tab w:val="left" w:pos="880"/>
              <w:tab w:val="right" w:leader="dot" w:pos="8755"/>
            </w:tabs>
            <w:rPr>
              <w:rFonts w:ascii="Times New Roman" w:hAnsi="Times New Roman"/>
              <w:noProof/>
              <w:lang w:val="en-AU" w:eastAsia="en-AU"/>
            </w:rPr>
          </w:pPr>
          <w:hyperlink w:anchor="_Toc23840120" w:history="1">
            <w:r w:rsidR="00B57339" w:rsidRPr="00B57339">
              <w:rPr>
                <w:rStyle w:val="Hyperlink"/>
                <w:rFonts w:ascii="Times New Roman" w:hAnsi="Times New Roman"/>
                <w:noProof/>
              </w:rPr>
              <w:t>3.4.</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imulat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4</w:t>
            </w:r>
            <w:r w:rsidR="00B57339" w:rsidRPr="00B57339">
              <w:rPr>
                <w:rFonts w:ascii="Times New Roman" w:hAnsi="Times New Roman"/>
                <w:noProof/>
                <w:webHidden/>
              </w:rPr>
              <w:fldChar w:fldCharType="end"/>
            </w:r>
          </w:hyperlink>
        </w:p>
        <w:p w14:paraId="7418DDC0" w14:textId="33254BBB"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21" w:history="1">
            <w:r w:rsidR="00B57339" w:rsidRPr="00B57339">
              <w:rPr>
                <w:rStyle w:val="Hyperlink"/>
                <w:rFonts w:ascii="Times New Roman" w:hAnsi="Times New Roman"/>
                <w:noProof/>
              </w:rPr>
              <w:t>3.4.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imulation Methodology</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1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4</w:t>
            </w:r>
            <w:r w:rsidR="00B57339" w:rsidRPr="00B57339">
              <w:rPr>
                <w:rFonts w:ascii="Times New Roman" w:hAnsi="Times New Roman"/>
                <w:noProof/>
                <w:webHidden/>
              </w:rPr>
              <w:fldChar w:fldCharType="end"/>
            </w:r>
          </w:hyperlink>
        </w:p>
        <w:p w14:paraId="7900091B" w14:textId="58653CFD"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22" w:history="1">
            <w:r w:rsidR="00B57339" w:rsidRPr="00B57339">
              <w:rPr>
                <w:rStyle w:val="Hyperlink"/>
                <w:rFonts w:ascii="Times New Roman" w:hAnsi="Times New Roman"/>
                <w:noProof/>
              </w:rPr>
              <w:t>3.4.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imulation Result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2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6</w:t>
            </w:r>
            <w:r w:rsidR="00B57339" w:rsidRPr="00B57339">
              <w:rPr>
                <w:rFonts w:ascii="Times New Roman" w:hAnsi="Times New Roman"/>
                <w:noProof/>
                <w:webHidden/>
              </w:rPr>
              <w:fldChar w:fldCharType="end"/>
            </w:r>
          </w:hyperlink>
        </w:p>
        <w:p w14:paraId="116A427A" w14:textId="2BEA0BA8" w:rsidR="00B57339" w:rsidRPr="00B57339" w:rsidRDefault="00B51A3F">
          <w:pPr>
            <w:pStyle w:val="TOC1"/>
            <w:tabs>
              <w:tab w:val="left" w:pos="440"/>
              <w:tab w:val="right" w:leader="dot" w:pos="8755"/>
            </w:tabs>
            <w:rPr>
              <w:rFonts w:ascii="Times New Roman" w:hAnsi="Times New Roman"/>
              <w:noProof/>
              <w:lang w:val="en-AU" w:eastAsia="en-AU"/>
            </w:rPr>
          </w:pPr>
          <w:hyperlink w:anchor="_Toc23840123" w:history="1">
            <w:r w:rsidR="00B57339" w:rsidRPr="00B57339">
              <w:rPr>
                <w:rStyle w:val="Hyperlink"/>
                <w:rFonts w:ascii="Times New Roman" w:hAnsi="Times New Roman"/>
                <w:noProof/>
              </w:rPr>
              <w:t>4.</w:t>
            </w:r>
            <w:r w:rsidR="00B57339" w:rsidRPr="00B57339">
              <w:rPr>
                <w:rFonts w:ascii="Times New Roman" w:hAnsi="Times New Roman"/>
                <w:noProof/>
                <w:lang w:val="en-AU" w:eastAsia="en-AU"/>
              </w:rPr>
              <w:tab/>
            </w:r>
            <w:r w:rsidR="00B57339" w:rsidRPr="00B57339">
              <w:rPr>
                <w:rStyle w:val="Hyperlink"/>
                <w:rFonts w:ascii="Times New Roman" w:hAnsi="Times New Roman"/>
                <w:noProof/>
              </w:rPr>
              <w:t>Proposed System</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3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8</w:t>
            </w:r>
            <w:r w:rsidR="00B57339" w:rsidRPr="00B57339">
              <w:rPr>
                <w:rFonts w:ascii="Times New Roman" w:hAnsi="Times New Roman"/>
                <w:noProof/>
                <w:webHidden/>
              </w:rPr>
              <w:fldChar w:fldCharType="end"/>
            </w:r>
          </w:hyperlink>
        </w:p>
        <w:p w14:paraId="34850AED" w14:textId="69240A9A" w:rsidR="00B57339" w:rsidRPr="00B57339" w:rsidRDefault="00B51A3F">
          <w:pPr>
            <w:pStyle w:val="TOC2"/>
            <w:tabs>
              <w:tab w:val="left" w:pos="880"/>
              <w:tab w:val="right" w:leader="dot" w:pos="8755"/>
            </w:tabs>
            <w:rPr>
              <w:rFonts w:ascii="Times New Roman" w:hAnsi="Times New Roman"/>
              <w:noProof/>
              <w:lang w:val="en-AU" w:eastAsia="en-AU"/>
            </w:rPr>
          </w:pPr>
          <w:hyperlink w:anchor="_Toc23840124" w:history="1">
            <w:r w:rsidR="00B57339" w:rsidRPr="00B57339">
              <w:rPr>
                <w:rStyle w:val="Hyperlink"/>
                <w:rFonts w:ascii="Times New Roman" w:hAnsi="Times New Roman"/>
                <w:noProof/>
              </w:rPr>
              <w:t>4.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EEG Hard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4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19</w:t>
            </w:r>
            <w:r w:rsidR="00B57339" w:rsidRPr="00B57339">
              <w:rPr>
                <w:rFonts w:ascii="Times New Roman" w:hAnsi="Times New Roman"/>
                <w:noProof/>
                <w:webHidden/>
              </w:rPr>
              <w:fldChar w:fldCharType="end"/>
            </w:r>
          </w:hyperlink>
        </w:p>
        <w:p w14:paraId="6F01004F" w14:textId="0EABE3D9" w:rsidR="00B57339" w:rsidRPr="00B57339" w:rsidRDefault="00B51A3F">
          <w:pPr>
            <w:pStyle w:val="TOC2"/>
            <w:tabs>
              <w:tab w:val="left" w:pos="880"/>
              <w:tab w:val="right" w:leader="dot" w:pos="8755"/>
            </w:tabs>
            <w:rPr>
              <w:rFonts w:ascii="Times New Roman" w:hAnsi="Times New Roman"/>
              <w:noProof/>
              <w:lang w:val="en-AU" w:eastAsia="en-AU"/>
            </w:rPr>
          </w:pPr>
          <w:hyperlink w:anchor="_Toc23840125" w:history="1">
            <w:r w:rsidR="00B57339" w:rsidRPr="00B57339">
              <w:rPr>
                <w:rStyle w:val="Hyperlink"/>
                <w:rFonts w:ascii="Times New Roman" w:hAnsi="Times New Roman"/>
                <w:noProof/>
              </w:rPr>
              <w:t>4.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ata Acquisition System Hard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5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0</w:t>
            </w:r>
            <w:r w:rsidR="00B57339" w:rsidRPr="00B57339">
              <w:rPr>
                <w:rFonts w:ascii="Times New Roman" w:hAnsi="Times New Roman"/>
                <w:noProof/>
                <w:webHidden/>
              </w:rPr>
              <w:fldChar w:fldCharType="end"/>
            </w:r>
          </w:hyperlink>
        </w:p>
        <w:p w14:paraId="1475CB37" w14:textId="5DC5BA15" w:rsidR="00B57339" w:rsidRPr="00B57339" w:rsidRDefault="00B51A3F">
          <w:pPr>
            <w:pStyle w:val="TOC2"/>
            <w:tabs>
              <w:tab w:val="left" w:pos="880"/>
              <w:tab w:val="right" w:leader="dot" w:pos="8755"/>
            </w:tabs>
            <w:rPr>
              <w:rFonts w:ascii="Times New Roman" w:hAnsi="Times New Roman"/>
              <w:noProof/>
              <w:lang w:val="en-AU" w:eastAsia="en-AU"/>
            </w:rPr>
          </w:pPr>
          <w:hyperlink w:anchor="_Toc23840126" w:history="1">
            <w:r w:rsidR="00B57339" w:rsidRPr="00B57339">
              <w:rPr>
                <w:rStyle w:val="Hyperlink"/>
                <w:rFonts w:ascii="Times New Roman" w:hAnsi="Times New Roman"/>
                <w:noProof/>
              </w:rPr>
              <w:t>4.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ata Acquisition System Soft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2</w:t>
            </w:r>
            <w:r w:rsidR="00B57339" w:rsidRPr="00B57339">
              <w:rPr>
                <w:rFonts w:ascii="Times New Roman" w:hAnsi="Times New Roman"/>
                <w:noProof/>
                <w:webHidden/>
              </w:rPr>
              <w:fldChar w:fldCharType="end"/>
            </w:r>
          </w:hyperlink>
        </w:p>
        <w:p w14:paraId="0601C1D8" w14:textId="11140868"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27" w:history="1">
            <w:r w:rsidR="00B57339" w:rsidRPr="00B57339">
              <w:rPr>
                <w:rStyle w:val="Hyperlink"/>
                <w:rFonts w:ascii="Times New Roman" w:hAnsi="Times New Roman"/>
                <w:noProof/>
              </w:rPr>
              <w:t>4.3.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SPI Timing Requirements for ADS1299</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2</w:t>
            </w:r>
            <w:r w:rsidR="00B57339" w:rsidRPr="00B57339">
              <w:rPr>
                <w:rFonts w:ascii="Times New Roman" w:hAnsi="Times New Roman"/>
                <w:noProof/>
                <w:webHidden/>
              </w:rPr>
              <w:fldChar w:fldCharType="end"/>
            </w:r>
          </w:hyperlink>
        </w:p>
        <w:p w14:paraId="0C762C2D" w14:textId="14C50CB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28" w:history="1">
            <w:r w:rsidR="00B57339" w:rsidRPr="00B57339">
              <w:rPr>
                <w:rStyle w:val="Hyperlink"/>
                <w:rFonts w:ascii="Times New Roman" w:hAnsi="Times New Roman"/>
                <w:noProof/>
              </w:rPr>
              <w:t>4.3.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onfiguring and Operating ADS1299</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3</w:t>
            </w:r>
            <w:r w:rsidR="00B57339" w:rsidRPr="00B57339">
              <w:rPr>
                <w:rFonts w:ascii="Times New Roman" w:hAnsi="Times New Roman"/>
                <w:noProof/>
                <w:webHidden/>
              </w:rPr>
              <w:fldChar w:fldCharType="end"/>
            </w:r>
          </w:hyperlink>
        </w:p>
        <w:p w14:paraId="2C89705F" w14:textId="745CB9A8"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29" w:history="1">
            <w:r w:rsidR="00B57339" w:rsidRPr="00B57339">
              <w:rPr>
                <w:rStyle w:val="Hyperlink"/>
                <w:rFonts w:ascii="Times New Roman" w:hAnsi="Times New Roman"/>
                <w:noProof/>
              </w:rPr>
              <w:t>4.3.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Processing and Transmiss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2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3</w:t>
            </w:r>
            <w:r w:rsidR="00B57339" w:rsidRPr="00B57339">
              <w:rPr>
                <w:rFonts w:ascii="Times New Roman" w:hAnsi="Times New Roman"/>
                <w:noProof/>
                <w:webHidden/>
              </w:rPr>
              <w:fldChar w:fldCharType="end"/>
            </w:r>
          </w:hyperlink>
        </w:p>
        <w:p w14:paraId="2FA8C4EE" w14:textId="65FADCB4" w:rsidR="00B57339" w:rsidRPr="00B57339" w:rsidRDefault="00B51A3F">
          <w:pPr>
            <w:pStyle w:val="TOC2"/>
            <w:tabs>
              <w:tab w:val="left" w:pos="880"/>
              <w:tab w:val="right" w:leader="dot" w:pos="8755"/>
            </w:tabs>
            <w:rPr>
              <w:rFonts w:ascii="Times New Roman" w:hAnsi="Times New Roman"/>
              <w:noProof/>
              <w:lang w:val="en-AU" w:eastAsia="en-AU"/>
            </w:rPr>
          </w:pPr>
          <w:hyperlink w:anchor="_Toc23840130" w:history="1">
            <w:r w:rsidR="00B57339" w:rsidRPr="00B57339">
              <w:rPr>
                <w:rStyle w:val="Hyperlink"/>
                <w:rFonts w:ascii="Times New Roman" w:hAnsi="Times New Roman"/>
                <w:noProof/>
              </w:rPr>
              <w:t>4.4.</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lassification and Control Hard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4</w:t>
            </w:r>
            <w:r w:rsidR="00B57339" w:rsidRPr="00B57339">
              <w:rPr>
                <w:rFonts w:ascii="Times New Roman" w:hAnsi="Times New Roman"/>
                <w:noProof/>
                <w:webHidden/>
              </w:rPr>
              <w:fldChar w:fldCharType="end"/>
            </w:r>
          </w:hyperlink>
        </w:p>
        <w:p w14:paraId="78979ED2" w14:textId="1CA70F31" w:rsidR="00B57339" w:rsidRPr="00B57339" w:rsidRDefault="00B51A3F">
          <w:pPr>
            <w:pStyle w:val="TOC2"/>
            <w:tabs>
              <w:tab w:val="left" w:pos="880"/>
              <w:tab w:val="right" w:leader="dot" w:pos="8755"/>
            </w:tabs>
            <w:rPr>
              <w:rFonts w:ascii="Times New Roman" w:hAnsi="Times New Roman"/>
              <w:noProof/>
              <w:lang w:val="en-AU" w:eastAsia="en-AU"/>
            </w:rPr>
          </w:pPr>
          <w:hyperlink w:anchor="_Toc23840131" w:history="1">
            <w:r w:rsidR="00B57339" w:rsidRPr="00B57339">
              <w:rPr>
                <w:rStyle w:val="Hyperlink"/>
                <w:rFonts w:ascii="Times New Roman" w:hAnsi="Times New Roman"/>
                <w:noProof/>
              </w:rPr>
              <w:t>4.5.</w:t>
            </w:r>
            <w:r w:rsidR="00B57339" w:rsidRPr="00B57339">
              <w:rPr>
                <w:rFonts w:ascii="Times New Roman" w:hAnsi="Times New Roman"/>
                <w:noProof/>
                <w:lang w:val="en-AU" w:eastAsia="en-AU"/>
              </w:rPr>
              <w:tab/>
            </w:r>
            <w:r w:rsidR="00B57339" w:rsidRPr="00B57339">
              <w:rPr>
                <w:rStyle w:val="Hyperlink"/>
                <w:rFonts w:ascii="Times New Roman" w:hAnsi="Times New Roman"/>
                <w:noProof/>
              </w:rPr>
              <w:t>3D Printed Prosthetic Arm</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1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6</w:t>
            </w:r>
            <w:r w:rsidR="00B57339" w:rsidRPr="00B57339">
              <w:rPr>
                <w:rFonts w:ascii="Times New Roman" w:hAnsi="Times New Roman"/>
                <w:noProof/>
                <w:webHidden/>
              </w:rPr>
              <w:fldChar w:fldCharType="end"/>
            </w:r>
          </w:hyperlink>
        </w:p>
        <w:p w14:paraId="6BB4DF9D" w14:textId="3FC549AA" w:rsidR="00B57339" w:rsidRPr="00B57339" w:rsidRDefault="00B51A3F">
          <w:pPr>
            <w:pStyle w:val="TOC2"/>
            <w:tabs>
              <w:tab w:val="left" w:pos="880"/>
              <w:tab w:val="right" w:leader="dot" w:pos="8755"/>
            </w:tabs>
            <w:rPr>
              <w:rFonts w:ascii="Times New Roman" w:hAnsi="Times New Roman"/>
              <w:noProof/>
              <w:lang w:val="en-AU" w:eastAsia="en-AU"/>
            </w:rPr>
          </w:pPr>
          <w:hyperlink w:anchor="_Toc23840132" w:history="1">
            <w:r w:rsidR="00B57339" w:rsidRPr="00B57339">
              <w:rPr>
                <w:rStyle w:val="Hyperlink"/>
                <w:rFonts w:ascii="Times New Roman" w:hAnsi="Times New Roman"/>
                <w:noProof/>
              </w:rPr>
              <w:t>4.6.</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emonstration Hardware and Soft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2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8</w:t>
            </w:r>
            <w:r w:rsidR="00B57339" w:rsidRPr="00B57339">
              <w:rPr>
                <w:rFonts w:ascii="Times New Roman" w:hAnsi="Times New Roman"/>
                <w:noProof/>
                <w:webHidden/>
              </w:rPr>
              <w:fldChar w:fldCharType="end"/>
            </w:r>
          </w:hyperlink>
        </w:p>
        <w:p w14:paraId="14F377A9" w14:textId="7B37823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33" w:history="1">
            <w:r w:rsidR="00B57339" w:rsidRPr="00B57339">
              <w:rPr>
                <w:rStyle w:val="Hyperlink"/>
                <w:rFonts w:ascii="Times New Roman" w:hAnsi="Times New Roman"/>
                <w:noProof/>
              </w:rPr>
              <w:t>4.6.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emonstration App</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3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8</w:t>
            </w:r>
            <w:r w:rsidR="00B57339" w:rsidRPr="00B57339">
              <w:rPr>
                <w:rFonts w:ascii="Times New Roman" w:hAnsi="Times New Roman"/>
                <w:noProof/>
                <w:webHidden/>
              </w:rPr>
              <w:fldChar w:fldCharType="end"/>
            </w:r>
          </w:hyperlink>
        </w:p>
        <w:p w14:paraId="5B4237FA" w14:textId="1A9A279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34" w:history="1">
            <w:r w:rsidR="00B57339" w:rsidRPr="00B57339">
              <w:rPr>
                <w:rStyle w:val="Hyperlink"/>
                <w:rFonts w:ascii="Times New Roman" w:hAnsi="Times New Roman"/>
                <w:noProof/>
              </w:rPr>
              <w:t>4.6.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emonstration Board Hard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4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29</w:t>
            </w:r>
            <w:r w:rsidR="00B57339" w:rsidRPr="00B57339">
              <w:rPr>
                <w:rFonts w:ascii="Times New Roman" w:hAnsi="Times New Roman"/>
                <w:noProof/>
                <w:webHidden/>
              </w:rPr>
              <w:fldChar w:fldCharType="end"/>
            </w:r>
          </w:hyperlink>
        </w:p>
        <w:p w14:paraId="166A6AC2" w14:textId="2ECC2C27"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35" w:history="1">
            <w:r w:rsidR="00B57339" w:rsidRPr="00B57339">
              <w:rPr>
                <w:rStyle w:val="Hyperlink"/>
                <w:rFonts w:ascii="Times New Roman" w:hAnsi="Times New Roman"/>
                <w:noProof/>
              </w:rPr>
              <w:t>4.6.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Demonstration Board Software</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5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0</w:t>
            </w:r>
            <w:r w:rsidR="00B57339" w:rsidRPr="00B57339">
              <w:rPr>
                <w:rFonts w:ascii="Times New Roman" w:hAnsi="Times New Roman"/>
                <w:noProof/>
                <w:webHidden/>
              </w:rPr>
              <w:fldChar w:fldCharType="end"/>
            </w:r>
          </w:hyperlink>
        </w:p>
        <w:p w14:paraId="0B8E4E66" w14:textId="5314D0A6" w:rsidR="00B57339" w:rsidRPr="00B57339" w:rsidRDefault="00B51A3F">
          <w:pPr>
            <w:pStyle w:val="TOC1"/>
            <w:tabs>
              <w:tab w:val="left" w:pos="440"/>
              <w:tab w:val="right" w:leader="dot" w:pos="8755"/>
            </w:tabs>
            <w:rPr>
              <w:rFonts w:ascii="Times New Roman" w:hAnsi="Times New Roman"/>
              <w:noProof/>
              <w:lang w:val="en-AU" w:eastAsia="en-AU"/>
            </w:rPr>
          </w:pPr>
          <w:hyperlink w:anchor="_Toc23840136" w:history="1">
            <w:r w:rsidR="00B57339" w:rsidRPr="00B57339">
              <w:rPr>
                <w:rStyle w:val="Hyperlink"/>
                <w:rFonts w:ascii="Times New Roman" w:hAnsi="Times New Roman"/>
                <w:noProof/>
              </w:rPr>
              <w:t>5.</w:t>
            </w:r>
            <w:r w:rsidR="00B57339" w:rsidRPr="00B57339">
              <w:rPr>
                <w:rFonts w:ascii="Times New Roman" w:hAnsi="Times New Roman"/>
                <w:noProof/>
                <w:lang w:val="en-AU" w:eastAsia="en-AU"/>
              </w:rPr>
              <w:tab/>
            </w:r>
            <w:r w:rsidR="00B57339" w:rsidRPr="00B57339">
              <w:rPr>
                <w:rStyle w:val="Hyperlink"/>
                <w:rFonts w:ascii="Times New Roman" w:hAnsi="Times New Roman"/>
                <w:noProof/>
              </w:rPr>
              <w:t>Progression Task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6D626230" w14:textId="1C97189E" w:rsidR="00B57339" w:rsidRPr="00B57339" w:rsidRDefault="00B51A3F">
          <w:pPr>
            <w:pStyle w:val="TOC2"/>
            <w:tabs>
              <w:tab w:val="left" w:pos="880"/>
              <w:tab w:val="right" w:leader="dot" w:pos="8755"/>
            </w:tabs>
            <w:rPr>
              <w:rFonts w:ascii="Times New Roman" w:hAnsi="Times New Roman"/>
              <w:noProof/>
              <w:lang w:val="en-AU" w:eastAsia="en-AU"/>
            </w:rPr>
          </w:pPr>
          <w:hyperlink w:anchor="_Toc23840137" w:history="1">
            <w:r w:rsidR="00B57339" w:rsidRPr="00B57339">
              <w:rPr>
                <w:rStyle w:val="Hyperlink"/>
                <w:rFonts w:ascii="Times New Roman" w:hAnsi="Times New Roman"/>
                <w:noProof/>
              </w:rPr>
              <w:t>5.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Testing and Evaluation Processes</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725DC20C" w14:textId="32444C66"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38" w:history="1">
            <w:r w:rsidR="00B57339" w:rsidRPr="00B57339">
              <w:rPr>
                <w:rStyle w:val="Hyperlink"/>
                <w:rFonts w:ascii="Times New Roman" w:hAnsi="Times New Roman"/>
                <w:noProof/>
              </w:rPr>
              <w:t>5.1.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Functionality Testing of ADS1299</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11EA34E2" w14:textId="33B8477A"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39" w:history="1">
            <w:r w:rsidR="00B57339" w:rsidRPr="00B57339">
              <w:rPr>
                <w:rStyle w:val="Hyperlink"/>
                <w:rFonts w:ascii="Times New Roman" w:hAnsi="Times New Roman"/>
                <w:noProof/>
              </w:rPr>
              <w:t>5.1.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EEG Data Acquisition using the ADS1299</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3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60FB7294" w14:textId="733C3395"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0" w:history="1">
            <w:r w:rsidR="00B57339" w:rsidRPr="00B57339">
              <w:rPr>
                <w:rStyle w:val="Hyperlink"/>
                <w:rFonts w:ascii="Times New Roman" w:hAnsi="Times New Roman"/>
                <w:noProof/>
              </w:rPr>
              <w:t>5.1.3.</w:t>
            </w:r>
            <w:r w:rsidR="00B57339" w:rsidRPr="00B57339">
              <w:rPr>
                <w:rFonts w:ascii="Times New Roman" w:hAnsi="Times New Roman"/>
                <w:noProof/>
                <w:lang w:val="en-AU" w:eastAsia="en-AU"/>
              </w:rPr>
              <w:tab/>
            </w:r>
            <w:r w:rsidR="00B57339" w:rsidRPr="00B57339">
              <w:rPr>
                <w:rStyle w:val="Hyperlink"/>
                <w:rFonts w:ascii="Times New Roman" w:hAnsi="Times New Roman"/>
                <w:noProof/>
              </w:rPr>
              <w:t>Establishment of the Bluetooth Link</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2967859D" w14:textId="2FBC7170"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1" w:history="1">
            <w:r w:rsidR="00B57339" w:rsidRPr="00B57339">
              <w:rPr>
                <w:rStyle w:val="Hyperlink"/>
                <w:rFonts w:ascii="Times New Roman" w:hAnsi="Times New Roman"/>
                <w:noProof/>
              </w:rPr>
              <w:t>5.1.4.</w:t>
            </w:r>
            <w:r w:rsidR="00B57339" w:rsidRPr="00B57339">
              <w:rPr>
                <w:rFonts w:ascii="Times New Roman" w:hAnsi="Times New Roman"/>
                <w:noProof/>
                <w:lang w:val="en-AU" w:eastAsia="en-AU"/>
              </w:rPr>
              <w:tab/>
            </w:r>
            <w:r w:rsidR="00B57339" w:rsidRPr="00B57339">
              <w:rPr>
                <w:rStyle w:val="Hyperlink"/>
                <w:rFonts w:ascii="Times New Roman" w:hAnsi="Times New Roman"/>
                <w:noProof/>
              </w:rPr>
              <w:t>Generation of the PWM Control Signal</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1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037D9674" w14:textId="139208F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2" w:history="1">
            <w:r w:rsidR="00B57339" w:rsidRPr="00B57339">
              <w:rPr>
                <w:rStyle w:val="Hyperlink"/>
                <w:rFonts w:ascii="Times New Roman" w:hAnsi="Times New Roman"/>
                <w:noProof/>
              </w:rPr>
              <w:t>5.1.5.</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alculating the DC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2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2</w:t>
            </w:r>
            <w:r w:rsidR="00B57339" w:rsidRPr="00B57339">
              <w:rPr>
                <w:rFonts w:ascii="Times New Roman" w:hAnsi="Times New Roman"/>
                <w:noProof/>
                <w:webHidden/>
              </w:rPr>
              <w:fldChar w:fldCharType="end"/>
            </w:r>
          </w:hyperlink>
        </w:p>
        <w:p w14:paraId="04019F62" w14:textId="5AFCDC1E"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3" w:history="1">
            <w:r w:rsidR="00B57339" w:rsidRPr="00B57339">
              <w:rPr>
                <w:rStyle w:val="Hyperlink"/>
                <w:rFonts w:ascii="Times New Roman" w:hAnsi="Times New Roman"/>
                <w:noProof/>
              </w:rPr>
              <w:t>5.1.6.</w:t>
            </w:r>
            <w:r w:rsidR="00B57339" w:rsidRPr="00B57339">
              <w:rPr>
                <w:rFonts w:ascii="Times New Roman" w:hAnsi="Times New Roman"/>
                <w:noProof/>
                <w:lang w:val="en-AU" w:eastAsia="en-AU"/>
              </w:rPr>
              <w:tab/>
            </w:r>
            <w:r w:rsidR="00B57339" w:rsidRPr="00B57339">
              <w:rPr>
                <w:rStyle w:val="Hyperlink"/>
                <w:rFonts w:ascii="Times New Roman" w:hAnsi="Times New Roman"/>
                <w:noProof/>
              </w:rPr>
              <w:t>Testing the SVM</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3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3</w:t>
            </w:r>
            <w:r w:rsidR="00B57339" w:rsidRPr="00B57339">
              <w:rPr>
                <w:rFonts w:ascii="Times New Roman" w:hAnsi="Times New Roman"/>
                <w:noProof/>
                <w:webHidden/>
              </w:rPr>
              <w:fldChar w:fldCharType="end"/>
            </w:r>
          </w:hyperlink>
        </w:p>
        <w:p w14:paraId="4D4C31C4" w14:textId="6EF18DEA"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4" w:history="1">
            <w:r w:rsidR="00B57339" w:rsidRPr="00B57339">
              <w:rPr>
                <w:rStyle w:val="Hyperlink"/>
                <w:rFonts w:ascii="Times New Roman" w:hAnsi="Times New Roman"/>
                <w:noProof/>
              </w:rPr>
              <w:t>5.1.7.</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lassifying Real Time Data</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4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3</w:t>
            </w:r>
            <w:r w:rsidR="00B57339" w:rsidRPr="00B57339">
              <w:rPr>
                <w:rFonts w:ascii="Times New Roman" w:hAnsi="Times New Roman"/>
                <w:noProof/>
                <w:webHidden/>
              </w:rPr>
              <w:fldChar w:fldCharType="end"/>
            </w:r>
          </w:hyperlink>
        </w:p>
        <w:p w14:paraId="7F1E0AC2" w14:textId="69261B9B"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5" w:history="1">
            <w:r w:rsidR="00B57339" w:rsidRPr="00B57339">
              <w:rPr>
                <w:rStyle w:val="Hyperlink"/>
                <w:rFonts w:ascii="Times New Roman" w:hAnsi="Times New Roman"/>
                <w:noProof/>
              </w:rPr>
              <w:t>5.1.8.</w:t>
            </w:r>
            <w:r w:rsidR="00B57339" w:rsidRPr="00B57339">
              <w:rPr>
                <w:rFonts w:ascii="Times New Roman" w:hAnsi="Times New Roman"/>
                <w:noProof/>
                <w:lang w:val="en-AU" w:eastAsia="en-AU"/>
              </w:rPr>
              <w:tab/>
            </w:r>
            <w:r w:rsidR="00B57339" w:rsidRPr="00B57339">
              <w:rPr>
                <w:rStyle w:val="Hyperlink"/>
                <w:rFonts w:ascii="Times New Roman" w:hAnsi="Times New Roman"/>
                <w:noProof/>
              </w:rPr>
              <w:t>All Together Now!</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5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3</w:t>
            </w:r>
            <w:r w:rsidR="00B57339" w:rsidRPr="00B57339">
              <w:rPr>
                <w:rFonts w:ascii="Times New Roman" w:hAnsi="Times New Roman"/>
                <w:noProof/>
                <w:webHidden/>
              </w:rPr>
              <w:fldChar w:fldCharType="end"/>
            </w:r>
          </w:hyperlink>
        </w:p>
        <w:p w14:paraId="3E8FBD85" w14:textId="5448611D" w:rsidR="00B57339" w:rsidRPr="00B57339" w:rsidRDefault="00B51A3F">
          <w:pPr>
            <w:pStyle w:val="TOC2"/>
            <w:tabs>
              <w:tab w:val="left" w:pos="880"/>
              <w:tab w:val="right" w:leader="dot" w:pos="8755"/>
            </w:tabs>
            <w:rPr>
              <w:rFonts w:ascii="Times New Roman" w:hAnsi="Times New Roman"/>
              <w:noProof/>
              <w:lang w:val="en-AU" w:eastAsia="en-AU"/>
            </w:rPr>
          </w:pPr>
          <w:hyperlink w:anchor="_Toc23840146" w:history="1">
            <w:r w:rsidR="00B57339" w:rsidRPr="00B57339">
              <w:rPr>
                <w:rStyle w:val="Hyperlink"/>
                <w:rFonts w:ascii="Times New Roman" w:hAnsi="Times New Roman"/>
                <w:noProof/>
              </w:rPr>
              <w:t>5.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Generating Classifier Training Data</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6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3</w:t>
            </w:r>
            <w:r w:rsidR="00B57339" w:rsidRPr="00B57339">
              <w:rPr>
                <w:rFonts w:ascii="Times New Roman" w:hAnsi="Times New Roman"/>
                <w:noProof/>
                <w:webHidden/>
              </w:rPr>
              <w:fldChar w:fldCharType="end"/>
            </w:r>
          </w:hyperlink>
        </w:p>
        <w:p w14:paraId="2B6679B3" w14:textId="5E91A846"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7" w:history="1">
            <w:r w:rsidR="00B57339" w:rsidRPr="00B57339">
              <w:rPr>
                <w:rStyle w:val="Hyperlink"/>
                <w:rFonts w:ascii="Times New Roman" w:hAnsi="Times New Roman"/>
                <w:noProof/>
              </w:rPr>
              <w:t>5.2.1.</w:t>
            </w:r>
            <w:r w:rsidR="00B57339" w:rsidRPr="00B57339">
              <w:rPr>
                <w:rFonts w:ascii="Times New Roman" w:hAnsi="Times New Roman"/>
                <w:noProof/>
                <w:lang w:val="en-AU" w:eastAsia="en-AU"/>
              </w:rPr>
              <w:tab/>
            </w:r>
            <w:r w:rsidR="00B57339" w:rsidRPr="00B57339">
              <w:rPr>
                <w:rStyle w:val="Hyperlink"/>
                <w:rFonts w:ascii="Times New Roman" w:hAnsi="Times New Roman"/>
                <w:noProof/>
              </w:rPr>
              <w:t>Training Data Acquisition Setup</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7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3</w:t>
            </w:r>
            <w:r w:rsidR="00B57339" w:rsidRPr="00B57339">
              <w:rPr>
                <w:rFonts w:ascii="Times New Roman" w:hAnsi="Times New Roman"/>
                <w:noProof/>
                <w:webHidden/>
              </w:rPr>
              <w:fldChar w:fldCharType="end"/>
            </w:r>
          </w:hyperlink>
        </w:p>
        <w:p w14:paraId="15578E76" w14:textId="48762250" w:rsidR="00B57339" w:rsidRPr="00B57339" w:rsidRDefault="00B51A3F">
          <w:pPr>
            <w:pStyle w:val="TOC3"/>
            <w:tabs>
              <w:tab w:val="left" w:pos="1320"/>
              <w:tab w:val="right" w:leader="dot" w:pos="8755"/>
            </w:tabs>
            <w:rPr>
              <w:rFonts w:ascii="Times New Roman" w:hAnsi="Times New Roman"/>
              <w:noProof/>
              <w:lang w:val="en-AU" w:eastAsia="en-AU"/>
            </w:rPr>
          </w:pPr>
          <w:hyperlink w:anchor="_Toc23840148" w:history="1">
            <w:r w:rsidR="00B57339" w:rsidRPr="00B57339">
              <w:rPr>
                <w:rStyle w:val="Hyperlink"/>
                <w:rFonts w:ascii="Times New Roman" w:hAnsi="Times New Roman"/>
                <w:noProof/>
              </w:rPr>
              <w:t>5.2.2.</w:t>
            </w:r>
            <w:r w:rsidR="00B57339" w:rsidRPr="00B57339">
              <w:rPr>
                <w:rFonts w:ascii="Times New Roman" w:hAnsi="Times New Roman"/>
                <w:noProof/>
                <w:lang w:val="en-AU" w:eastAsia="en-AU"/>
              </w:rPr>
              <w:tab/>
            </w:r>
            <w:r w:rsidR="00B57339" w:rsidRPr="00B57339">
              <w:rPr>
                <w:rStyle w:val="Hyperlink"/>
                <w:rFonts w:ascii="Times New Roman" w:hAnsi="Times New Roman"/>
                <w:noProof/>
              </w:rPr>
              <w:t>Training Paradigm</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8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4</w:t>
            </w:r>
            <w:r w:rsidR="00B57339" w:rsidRPr="00B57339">
              <w:rPr>
                <w:rFonts w:ascii="Times New Roman" w:hAnsi="Times New Roman"/>
                <w:noProof/>
                <w:webHidden/>
              </w:rPr>
              <w:fldChar w:fldCharType="end"/>
            </w:r>
          </w:hyperlink>
        </w:p>
        <w:p w14:paraId="5B0114D0" w14:textId="1A70FC60" w:rsidR="00B57339" w:rsidRPr="00B57339" w:rsidRDefault="00B51A3F">
          <w:pPr>
            <w:pStyle w:val="TOC1"/>
            <w:tabs>
              <w:tab w:val="left" w:pos="440"/>
              <w:tab w:val="right" w:leader="dot" w:pos="8755"/>
            </w:tabs>
            <w:rPr>
              <w:rFonts w:ascii="Times New Roman" w:hAnsi="Times New Roman"/>
              <w:noProof/>
              <w:lang w:val="en-AU" w:eastAsia="en-AU"/>
            </w:rPr>
          </w:pPr>
          <w:hyperlink w:anchor="_Toc23840149" w:history="1">
            <w:r w:rsidR="00B57339" w:rsidRPr="00B57339">
              <w:rPr>
                <w:rStyle w:val="Hyperlink"/>
                <w:rFonts w:ascii="Times New Roman" w:hAnsi="Times New Roman"/>
                <w:noProof/>
              </w:rPr>
              <w:t>6.</w:t>
            </w:r>
            <w:r w:rsidR="00B57339" w:rsidRPr="00B57339">
              <w:rPr>
                <w:rFonts w:ascii="Times New Roman" w:hAnsi="Times New Roman"/>
                <w:noProof/>
                <w:lang w:val="en-AU" w:eastAsia="en-AU"/>
              </w:rPr>
              <w:tab/>
            </w:r>
            <w:r w:rsidR="00B57339" w:rsidRPr="00B57339">
              <w:rPr>
                <w:rStyle w:val="Hyperlink"/>
                <w:rFonts w:ascii="Times New Roman" w:hAnsi="Times New Roman"/>
                <w:noProof/>
              </w:rPr>
              <w:t>Conclusion</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49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5</w:t>
            </w:r>
            <w:r w:rsidR="00B57339" w:rsidRPr="00B57339">
              <w:rPr>
                <w:rFonts w:ascii="Times New Roman" w:hAnsi="Times New Roman"/>
                <w:noProof/>
                <w:webHidden/>
              </w:rPr>
              <w:fldChar w:fldCharType="end"/>
            </w:r>
          </w:hyperlink>
        </w:p>
        <w:p w14:paraId="5388687F" w14:textId="7B2A41F8" w:rsidR="00B57339" w:rsidRPr="00B57339" w:rsidRDefault="00B51A3F">
          <w:pPr>
            <w:pStyle w:val="TOC1"/>
            <w:tabs>
              <w:tab w:val="left" w:pos="440"/>
              <w:tab w:val="right" w:leader="dot" w:pos="8755"/>
            </w:tabs>
            <w:rPr>
              <w:rFonts w:ascii="Times New Roman" w:hAnsi="Times New Roman"/>
              <w:noProof/>
              <w:lang w:val="en-AU" w:eastAsia="en-AU"/>
            </w:rPr>
          </w:pPr>
          <w:hyperlink w:anchor="_Toc23840150" w:history="1">
            <w:r w:rsidR="00B57339" w:rsidRPr="00B57339">
              <w:rPr>
                <w:rStyle w:val="Hyperlink"/>
                <w:rFonts w:ascii="Times New Roman" w:hAnsi="Times New Roman"/>
                <w:noProof/>
              </w:rPr>
              <w:t>7.</w:t>
            </w:r>
            <w:r w:rsidR="00B57339" w:rsidRPr="00B57339">
              <w:rPr>
                <w:rFonts w:ascii="Times New Roman" w:hAnsi="Times New Roman"/>
                <w:noProof/>
                <w:lang w:val="en-AU" w:eastAsia="en-AU"/>
              </w:rPr>
              <w:tab/>
            </w:r>
            <w:r w:rsidR="00B57339" w:rsidRPr="00B57339">
              <w:rPr>
                <w:rStyle w:val="Hyperlink"/>
                <w:rFonts w:ascii="Times New Roman" w:hAnsi="Times New Roman"/>
                <w:noProof/>
              </w:rPr>
              <w:t>Reference List</w:t>
            </w:r>
            <w:r w:rsidR="00B57339" w:rsidRPr="00B57339">
              <w:rPr>
                <w:rFonts w:ascii="Times New Roman" w:hAnsi="Times New Roman"/>
                <w:noProof/>
                <w:webHidden/>
              </w:rPr>
              <w:tab/>
            </w:r>
            <w:r w:rsidR="00B57339" w:rsidRPr="00B57339">
              <w:rPr>
                <w:rFonts w:ascii="Times New Roman" w:hAnsi="Times New Roman"/>
                <w:noProof/>
                <w:webHidden/>
              </w:rPr>
              <w:fldChar w:fldCharType="begin"/>
            </w:r>
            <w:r w:rsidR="00B57339" w:rsidRPr="00B57339">
              <w:rPr>
                <w:rFonts w:ascii="Times New Roman" w:hAnsi="Times New Roman"/>
                <w:noProof/>
                <w:webHidden/>
              </w:rPr>
              <w:instrText xml:space="preserve"> PAGEREF _Toc23840150 \h </w:instrText>
            </w:r>
            <w:r w:rsidR="00B57339" w:rsidRPr="00B57339">
              <w:rPr>
                <w:rFonts w:ascii="Times New Roman" w:hAnsi="Times New Roman"/>
                <w:noProof/>
                <w:webHidden/>
              </w:rPr>
            </w:r>
            <w:r w:rsidR="00B57339" w:rsidRPr="00B57339">
              <w:rPr>
                <w:rFonts w:ascii="Times New Roman" w:hAnsi="Times New Roman"/>
                <w:noProof/>
                <w:webHidden/>
              </w:rPr>
              <w:fldChar w:fldCharType="separate"/>
            </w:r>
            <w:r w:rsidR="00B57339" w:rsidRPr="00B57339">
              <w:rPr>
                <w:rFonts w:ascii="Times New Roman" w:hAnsi="Times New Roman"/>
                <w:noProof/>
                <w:webHidden/>
              </w:rPr>
              <w:t>36</w:t>
            </w:r>
            <w:r w:rsidR="00B57339" w:rsidRPr="00B57339">
              <w:rPr>
                <w:rFonts w:ascii="Times New Roman" w:hAnsi="Times New Roman"/>
                <w:noProof/>
                <w:webHidden/>
              </w:rPr>
              <w:fldChar w:fldCharType="end"/>
            </w:r>
          </w:hyperlink>
        </w:p>
        <w:p w14:paraId="11C5EF87" w14:textId="5FB83B57" w:rsidR="00490097" w:rsidRDefault="00490097">
          <w:r w:rsidRPr="00B57339">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23840100"/>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77777777" w:rsidR="00C05944" w:rsidRDefault="00C05944" w:rsidP="003D3DF5">
            <w:r>
              <w:t>Inverse MDCT</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B51A3F"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B51A3F"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B51A3F"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23840101"/>
      <w:r>
        <w:lastRenderedPageBreak/>
        <w:t>Introduction</w:t>
      </w:r>
      <w:bookmarkEnd w:id="5"/>
    </w:p>
    <w:p w14:paraId="46A54563" w14:textId="77777777"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77777777" w:rsidR="00EC4243" w:rsidRDefault="00EC4243">
      <w:pPr>
        <w:spacing w:after="160" w:line="259" w:lineRule="auto"/>
      </w:pPr>
      <w:r>
        <w:t xml:space="preserve">Once the most advantageous approach </w:t>
      </w:r>
      <w:proofErr w:type="spellStart"/>
      <w:r>
        <w:t>as</w:t>
      </w:r>
      <w:proofErr w:type="spellEnd"/>
      <w:r>
        <w:t xml:space="preserve">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23840102"/>
      <w:r>
        <w:lastRenderedPageBreak/>
        <w:t>Biological Background</w:t>
      </w:r>
      <w:bookmarkEnd w:id="6"/>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4053CF">
      <w:pPr>
        <w:pStyle w:val="Heading2"/>
        <w:numPr>
          <w:ilvl w:val="1"/>
          <w:numId w:val="25"/>
        </w:numPr>
        <w:ind w:left="1080"/>
      </w:pPr>
      <w:bookmarkStart w:id="7" w:name="_Toc23840103"/>
      <w:r>
        <w:t>Neurons</w:t>
      </w:r>
      <w:bookmarkEnd w:id="7"/>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306E10A8"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4053CF">
      <w:pPr>
        <w:pStyle w:val="Heading2"/>
        <w:numPr>
          <w:ilvl w:val="1"/>
          <w:numId w:val="25"/>
        </w:numPr>
        <w:ind w:left="1080"/>
      </w:pPr>
      <w:bookmarkStart w:id="8" w:name="_Toc23840104"/>
      <w:r>
        <w:t>Cortical Areas for Voluntary Movement</w:t>
      </w:r>
      <w:bookmarkEnd w:id="8"/>
    </w:p>
    <w:p w14:paraId="2C91B6DA" w14:textId="15EF126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A475A9">
        <w:t xml:space="preserve">Figure </w:t>
      </w:r>
      <w:r w:rsidR="00A475A9">
        <w:rPr>
          <w:noProof/>
        </w:rPr>
        <w:t>1</w:t>
      </w:r>
      <w:r w:rsidR="00CD2CE3">
        <w:fldChar w:fldCharType="end"/>
      </w:r>
      <w:r>
        <w:t>.</w:t>
      </w:r>
    </w:p>
    <w:p w14:paraId="7E6BD473" w14:textId="1402883F" w:rsidR="002E50B3" w:rsidRDefault="00CD2CE3" w:rsidP="00CD2CE3">
      <w:pPr>
        <w:pStyle w:val="Caption"/>
      </w:pPr>
      <w:bookmarkStart w:id="9" w:name="_Ref23786357"/>
      <w:r w:rsidRPr="002E50B3">
        <w:rPr>
          <w:noProof/>
          <w:lang w:eastAsia="en-AU"/>
        </w:rPr>
        <w:lastRenderedPageBreak/>
        <w:drawing>
          <wp:anchor distT="0" distB="0" distL="114300" distR="114300" simplePos="0" relativeHeight="251657216" behindDoc="0" locked="0" layoutInCell="1" allowOverlap="1" wp14:anchorId="2377B65E" wp14:editId="4845C56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w:t>
        </w:r>
      </w:fldSimple>
      <w:bookmarkEnd w:id="9"/>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1BE78128"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A475A9">
        <w:t xml:space="preserve">Figure </w:t>
      </w:r>
      <w:r w:rsidR="00A475A9">
        <w:rPr>
          <w:noProof/>
        </w:rPr>
        <w:t>2</w:t>
      </w:r>
      <w:r>
        <w:fldChar w:fldCharType="end"/>
      </w:r>
      <w:r>
        <w:t>. Note that there is a significant reduction in spectral power at 10</w:t>
      </w:r>
      <w:r w:rsidRPr="00C60365">
        <w:rPr>
          <w:sz w:val="12"/>
          <w:szCs w:val="12"/>
        </w:rPr>
        <w:t xml:space="preserve"> </w:t>
      </w:r>
      <w:r>
        <w:t>Hz in the post-stimulus curve.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62336" behindDoc="0" locked="0" layoutInCell="1" allowOverlap="1" wp14:anchorId="7F6CF5AB" wp14:editId="37B24779">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96AF82B" w:rsidR="00876994" w:rsidRDefault="00CD2CE3" w:rsidP="00CD2CE3">
      <w:pPr>
        <w:pStyle w:val="Caption"/>
      </w:pPr>
      <w:bookmarkStart w:id="10" w:name="_Ref23786706"/>
      <w:r>
        <w:t xml:space="preserve">Figure </w:t>
      </w:r>
      <w:fldSimple w:instr=" SEQ Figure \* ARABIC ">
        <w:r w:rsidR="00A475A9">
          <w:rPr>
            <w:noProof/>
          </w:rPr>
          <w:t>2</w:t>
        </w:r>
      </w:fldSimple>
      <w:bookmarkEnd w:id="10"/>
      <w:r>
        <w:t xml:space="preserve"> - Comparison of pre- and post-stimulus action potential frequency at the Oz electrod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7D3CE18E" w14:textId="79486225" w:rsidR="00876994" w:rsidRDefault="00876994" w:rsidP="00DA31CD">
      <w:pPr>
        <w:ind w:left="360"/>
      </w:pPr>
    </w:p>
    <w:p w14:paraId="525FB012" w14:textId="53AC47BB" w:rsidR="006F167A" w:rsidRDefault="006F167A" w:rsidP="00692810"/>
    <w:p w14:paraId="7C230D8A" w14:textId="5C5BDD72" w:rsidR="006F75C5" w:rsidRDefault="006F75C5" w:rsidP="004053CF">
      <w:pPr>
        <w:pStyle w:val="Heading2"/>
        <w:numPr>
          <w:ilvl w:val="1"/>
          <w:numId w:val="25"/>
        </w:numPr>
        <w:ind w:left="1080"/>
      </w:pPr>
      <w:bookmarkStart w:id="11" w:name="_Toc23840105"/>
      <w:r>
        <w:t>Electroencephalography (EEG)</w:t>
      </w:r>
      <w:bookmarkEnd w:id="11"/>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7AACE76D"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A475A9">
        <w:t xml:space="preserve">Figure </w:t>
      </w:r>
      <w:r w:rsidR="00A475A9">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57F21126" w:rsidR="00542EE0" w:rsidRDefault="00542EE0" w:rsidP="00542EE0">
      <w:pPr>
        <w:pStyle w:val="Caption"/>
      </w:pPr>
      <w:bookmarkStart w:id="12" w:name="_Ref23787672"/>
      <w:r>
        <w:rPr>
          <w:noProof/>
        </w:rPr>
        <w:lastRenderedPageBreak/>
        <mc:AlternateContent>
          <mc:Choice Requires="wpg">
            <w:drawing>
              <wp:anchor distT="0" distB="0" distL="114300" distR="114300" simplePos="0" relativeHeight="251700224" behindDoc="0" locked="0" layoutInCell="1" allowOverlap="1" wp14:anchorId="511D82E5" wp14:editId="4D6CC4FF">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A475A9" w:rsidRPr="00542EE0" w:rsidRDefault="00A475A9"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A475A9" w:rsidRPr="00542EE0" w:rsidRDefault="00A475A9"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70022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A475A9" w:rsidRPr="00542EE0" w:rsidRDefault="00A475A9"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A475A9" w:rsidRPr="00542EE0" w:rsidRDefault="00A475A9"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A475A9">
          <w:rPr>
            <w:noProof/>
          </w:rPr>
          <w:t>3</w:t>
        </w:r>
      </w:fldSimple>
      <w:bookmarkEnd w:id="12"/>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and (b) a dry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2515F860" w:rsidR="000F06E2" w:rsidRDefault="00494F6A" w:rsidP="006F75C5">
      <w:pPr>
        <w:ind w:left="360"/>
      </w:pPr>
      <w:r>
        <w:rPr>
          <w:noProof/>
          <w:lang w:eastAsia="en-AU"/>
        </w:rPr>
        <w:drawing>
          <wp:anchor distT="0" distB="0" distL="114300" distR="114300" simplePos="0" relativeHeight="251670528" behindDoc="0" locked="0" layoutInCell="1" allowOverlap="1" wp14:anchorId="451B4D49" wp14:editId="60CE54E2">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A475A9">
        <w:t xml:space="preserve">Figure </w:t>
      </w:r>
      <w:r w:rsidR="00A475A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5E9F2B9B" w:rsidR="000460BF" w:rsidRPr="00494F6A" w:rsidRDefault="00494F6A" w:rsidP="00494F6A">
      <w:pPr>
        <w:pStyle w:val="Caption"/>
      </w:pPr>
      <w:bookmarkStart w:id="13" w:name="_Ref23788105"/>
      <w:r>
        <w:t xml:space="preserve">Figure </w:t>
      </w:r>
      <w:fldSimple w:instr=" SEQ Figure \* ARABIC ">
        <w:r w:rsidR="00A475A9">
          <w:rPr>
            <w:noProof/>
          </w:rPr>
          <w:t>4</w:t>
        </w:r>
      </w:fldSimple>
      <w:bookmarkEnd w:id="13"/>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4053CF">
      <w:pPr>
        <w:pStyle w:val="Heading1"/>
        <w:numPr>
          <w:ilvl w:val="0"/>
          <w:numId w:val="25"/>
        </w:numPr>
        <w:ind w:left="360"/>
      </w:pPr>
      <w:bookmarkStart w:id="14" w:name="_Toc23840106"/>
      <w:r>
        <w:lastRenderedPageBreak/>
        <w:t>Literature Review</w:t>
      </w:r>
      <w:bookmarkEnd w:id="14"/>
    </w:p>
    <w:p w14:paraId="661ED093" w14:textId="03DBD6B2" w:rsidR="008E0978" w:rsidRDefault="006F7942" w:rsidP="008E0978">
      <w:r>
        <w:rPr>
          <w:noProof/>
          <w:lang w:eastAsia="en-AU"/>
        </w:rPr>
        <w:drawing>
          <wp:anchor distT="0" distB="0" distL="114300" distR="114300" simplePos="0" relativeHeight="251663360" behindDoc="0" locked="0" layoutInCell="1" allowOverlap="1" wp14:anchorId="050A944A" wp14:editId="669B51AB">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A475A9">
        <w:t xml:space="preserve">Figure </w:t>
      </w:r>
      <w:r w:rsidR="00A475A9">
        <w:rPr>
          <w:noProof/>
        </w:rPr>
        <w:t>5</w:t>
      </w:r>
      <w:r w:rsidR="00536F7A">
        <w:fldChar w:fldCharType="end"/>
      </w:r>
      <w:r w:rsidR="00106E28">
        <w:t>.</w:t>
      </w:r>
    </w:p>
    <w:p w14:paraId="407D36B0" w14:textId="107D0A2A" w:rsidR="00106E28" w:rsidRDefault="00106E28" w:rsidP="00106E28"/>
    <w:p w14:paraId="40AF2236" w14:textId="7A5A2E60" w:rsidR="00106E28" w:rsidRDefault="00536F7A" w:rsidP="00536F7A">
      <w:pPr>
        <w:pStyle w:val="Caption"/>
      </w:pPr>
      <w:bookmarkStart w:id="15" w:name="_Ref23788162"/>
      <w:r>
        <w:t xml:space="preserve">Figure </w:t>
      </w:r>
      <w:fldSimple w:instr=" SEQ Figure \* ARABIC ">
        <w:r w:rsidR="00A475A9">
          <w:rPr>
            <w:noProof/>
          </w:rPr>
          <w:t>5</w:t>
        </w:r>
      </w:fldSimple>
      <w:bookmarkEnd w:id="15"/>
      <w:r>
        <w:t xml:space="preserve"> - System block diagram indicating the basic functional blocks of a BCI system</w:t>
      </w:r>
    </w:p>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4053CF">
      <w:pPr>
        <w:pStyle w:val="Heading2"/>
        <w:numPr>
          <w:ilvl w:val="1"/>
          <w:numId w:val="25"/>
        </w:numPr>
        <w:ind w:left="1080"/>
      </w:pPr>
      <w:bookmarkStart w:id="16" w:name="_Toc23840107"/>
      <w:r>
        <w:t xml:space="preserve">Data Acquisition and </w:t>
      </w:r>
      <w:r w:rsidR="00047F00">
        <w:t>Pre-processing</w:t>
      </w:r>
      <w:bookmarkEnd w:id="16"/>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4053CF">
      <w:pPr>
        <w:pStyle w:val="Heading3"/>
        <w:numPr>
          <w:ilvl w:val="2"/>
          <w:numId w:val="25"/>
        </w:numPr>
        <w:ind w:left="1440"/>
      </w:pPr>
      <w:bookmarkStart w:id="17" w:name="_Toc23840108"/>
      <w:r>
        <w:t xml:space="preserve">Signal Recording </w:t>
      </w:r>
      <w:r w:rsidR="00074D83">
        <w:t>Methods</w:t>
      </w:r>
      <w:bookmarkEnd w:id="17"/>
    </w:p>
    <w:p w14:paraId="12E9418B" w14:textId="5C7BB9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4053CF">
      <w:pPr>
        <w:pStyle w:val="Heading3"/>
        <w:numPr>
          <w:ilvl w:val="2"/>
          <w:numId w:val="25"/>
        </w:numPr>
        <w:ind w:left="1440"/>
      </w:pPr>
      <w:bookmarkStart w:id="18" w:name="_Toc23840109"/>
      <w:r>
        <w:t>Digitalisation Method</w:t>
      </w:r>
      <w:r w:rsidR="004053CF">
        <w:t>s</w:t>
      </w:r>
      <w:bookmarkEnd w:id="18"/>
    </w:p>
    <w:p w14:paraId="7E879EE8" w14:textId="762CEE8E"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4053CF">
      <w:pPr>
        <w:pStyle w:val="Heading2"/>
        <w:numPr>
          <w:ilvl w:val="1"/>
          <w:numId w:val="25"/>
        </w:numPr>
        <w:ind w:left="1080"/>
      </w:pPr>
      <w:bookmarkStart w:id="19" w:name="_Ref17121520"/>
      <w:bookmarkStart w:id="20" w:name="_Toc23840110"/>
      <w:r>
        <w:t>Feature Extraction</w:t>
      </w:r>
      <w:bookmarkEnd w:id="19"/>
      <w:bookmarkEnd w:id="20"/>
    </w:p>
    <w:p w14:paraId="536BF74E" w14:textId="3E884A30"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w:t>
      </w:r>
      <w:r w:rsidR="00C63F78">
        <w:t xml:space="preserve">It is noted that the articles </w:t>
      </w:r>
      <w:r w:rsidR="00D925D0">
        <w:t>cited</w:t>
      </w:r>
      <w:r w:rsidR="00C63F78">
        <w:t xml:space="preserve"> use different testing data and methodologies, thus a valid absolute performance </w:t>
      </w:r>
      <w:r w:rsidR="00C63F78">
        <w:lastRenderedPageBreak/>
        <w:t xml:space="preserve">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4053CF">
      <w:pPr>
        <w:pStyle w:val="Heading3"/>
        <w:numPr>
          <w:ilvl w:val="2"/>
          <w:numId w:val="25"/>
        </w:numPr>
        <w:ind w:left="1440"/>
      </w:pPr>
      <w:bookmarkStart w:id="21" w:name="_Toc23840111"/>
      <w:r>
        <w:t xml:space="preserve">Adaptive </w:t>
      </w:r>
      <w:r w:rsidR="000944B1">
        <w:t>Auto</w:t>
      </w:r>
      <w:r>
        <w:t>r</w:t>
      </w:r>
      <w:r w:rsidR="000944B1">
        <w:t>egressive Model (</w:t>
      </w:r>
      <w:r>
        <w:t>A</w:t>
      </w:r>
      <w:r w:rsidR="000944B1">
        <w:t>AR)</w:t>
      </w:r>
      <w:bookmarkEnd w:id="21"/>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rPr>
        <mc:AlternateContent>
          <mc:Choice Requires="wps">
            <w:drawing>
              <wp:anchor distT="0" distB="0" distL="114300" distR="114300" simplePos="0" relativeHeight="251701248" behindDoc="0" locked="0" layoutInCell="1" allowOverlap="1" wp14:anchorId="43FE470E" wp14:editId="6F98F8B7">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A475A9" w:rsidRPr="00025F89" w:rsidRDefault="00A475A9"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A475A9" w:rsidRPr="00025F89" w:rsidRDefault="00A475A9"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rPr>
        <mc:AlternateContent>
          <mc:Choice Requires="wps">
            <w:drawing>
              <wp:anchor distT="0" distB="0" distL="114300" distR="114300" simplePos="0" relativeHeight="251703296" behindDoc="0" locked="0" layoutInCell="1" allowOverlap="1" wp14:anchorId="21A149D9" wp14:editId="5A8A7E63">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A475A9" w:rsidRPr="00025F89" w:rsidRDefault="00A475A9"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A475A9" w:rsidRPr="00025F89" w:rsidRDefault="00A475A9"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7779BBF7"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5528CCB9" w:rsidR="005E4F44" w:rsidRDefault="00025F89" w:rsidP="004E26B5">
      <w:pPr>
        <w:ind w:left="720"/>
      </w:pPr>
      <w:r>
        <w:rPr>
          <w:rFonts w:eastAsiaTheme="minorEastAsia"/>
          <w:noProof/>
        </w:rPr>
        <mc:AlternateContent>
          <mc:Choice Requires="wps">
            <w:drawing>
              <wp:anchor distT="0" distB="0" distL="114300" distR="114300" simplePos="0" relativeHeight="251705344" behindDoc="0" locked="0" layoutInCell="1" allowOverlap="1" wp14:anchorId="76AE21F2" wp14:editId="0E1F8A30">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A475A9" w:rsidRPr="00025F89" w:rsidRDefault="00A475A9"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A475A9" w:rsidRPr="00025F89" w:rsidRDefault="00A475A9"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y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rPr>
        <mc:AlternateContent>
          <mc:Choice Requires="wps">
            <w:drawing>
              <wp:anchor distT="0" distB="0" distL="114300" distR="114300" simplePos="0" relativeHeight="251707392" behindDoc="0" locked="0" layoutInCell="1" allowOverlap="1" wp14:anchorId="64C075D3" wp14:editId="6B050E54">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A475A9" w:rsidRPr="00025F89" w:rsidRDefault="00A475A9"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A475A9" w:rsidRPr="00025F89" w:rsidRDefault="00A475A9"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rPr>
        <mc:AlternateContent>
          <mc:Choice Requires="wps">
            <w:drawing>
              <wp:anchor distT="0" distB="0" distL="114300" distR="114300" simplePos="0" relativeHeight="251709440" behindDoc="0" locked="0" layoutInCell="1" allowOverlap="1" wp14:anchorId="0D2E0864" wp14:editId="3C03A3E1">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A475A9" w:rsidRPr="00025F89" w:rsidRDefault="00A475A9"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A475A9" w:rsidRPr="00025F89" w:rsidRDefault="00A475A9"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B51A3F"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rPr>
        <mc:AlternateContent>
          <mc:Choice Requires="wps">
            <w:drawing>
              <wp:anchor distT="0" distB="0" distL="114300" distR="114300" simplePos="0" relativeHeight="251711488" behindDoc="0" locked="0" layoutInCell="1" allowOverlap="1" wp14:anchorId="1B571BBB" wp14:editId="72B2AFD9">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A475A9" w:rsidRPr="00025F89" w:rsidRDefault="00A475A9"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A475A9" w:rsidRPr="00025F89" w:rsidRDefault="00A475A9"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rPr>
        <mc:AlternateContent>
          <mc:Choice Requires="wps">
            <w:drawing>
              <wp:anchor distT="0" distB="0" distL="114300" distR="114300" simplePos="0" relativeHeight="251713536" behindDoc="0" locked="0" layoutInCell="1" allowOverlap="1" wp14:anchorId="68666DFA" wp14:editId="4C11121D">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A475A9" w:rsidRPr="00025F89" w:rsidRDefault="00A475A9"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135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A475A9" w:rsidRPr="00025F89" w:rsidRDefault="00A475A9"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rPr>
        <mc:AlternateContent>
          <mc:Choice Requires="wps">
            <w:drawing>
              <wp:anchor distT="0" distB="0" distL="114300" distR="114300" simplePos="0" relativeHeight="251715584" behindDoc="0" locked="0" layoutInCell="1" allowOverlap="1" wp14:anchorId="1C16F66F" wp14:editId="45F0CD28">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A475A9" w:rsidRPr="00025F89" w:rsidRDefault="00A475A9"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5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A475A9" w:rsidRPr="00025F89" w:rsidRDefault="00A475A9"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rPr>
        <mc:AlternateContent>
          <mc:Choice Requires="wps">
            <w:drawing>
              <wp:anchor distT="0" distB="0" distL="114300" distR="114300" simplePos="0" relativeHeight="251719680" behindDoc="0" locked="0" layoutInCell="1" allowOverlap="1" wp14:anchorId="5E3CC2BA" wp14:editId="41FB6394">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A475A9" w:rsidRPr="00025F89" w:rsidRDefault="00A475A9"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A475A9" w:rsidRPr="00025F89" w:rsidRDefault="00A475A9"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17632" behindDoc="0" locked="0" layoutInCell="1" allowOverlap="1" wp14:anchorId="099EA496" wp14:editId="6427FBC1">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A475A9" w:rsidRPr="00025F89" w:rsidRDefault="00A475A9"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A475A9" w:rsidRPr="00025F89" w:rsidRDefault="00A475A9"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rPr>
        <mc:AlternateContent>
          <mc:Choice Requires="wps">
            <w:drawing>
              <wp:anchor distT="0" distB="0" distL="114300" distR="114300" simplePos="0" relativeHeight="251721728" behindDoc="0" locked="0" layoutInCell="1" allowOverlap="1" wp14:anchorId="313DDCFC" wp14:editId="6CF216E4">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A475A9" w:rsidRPr="00025F89" w:rsidRDefault="00A475A9"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21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A475A9" w:rsidRPr="00025F89" w:rsidRDefault="00A475A9"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B51A3F"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rPr>
        <mc:AlternateContent>
          <mc:Choice Requires="wps">
            <w:drawing>
              <wp:anchor distT="0" distB="0" distL="114300" distR="114300" simplePos="0" relativeHeight="251723776" behindDoc="0" locked="0" layoutInCell="1" allowOverlap="1" wp14:anchorId="13912C09" wp14:editId="1E652BBB">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A475A9" w:rsidRPr="00025F89" w:rsidRDefault="00A475A9"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237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A475A9" w:rsidRPr="00025F89" w:rsidRDefault="00A475A9"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rPr>
        <mc:AlternateContent>
          <mc:Choice Requires="wps">
            <w:drawing>
              <wp:anchor distT="0" distB="0" distL="114300" distR="114300" simplePos="0" relativeHeight="251725824" behindDoc="0" locked="0" layoutInCell="1" allowOverlap="1" wp14:anchorId="0E165ECB" wp14:editId="2A4B6500">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A475A9" w:rsidRPr="00025F89" w:rsidRDefault="00A475A9"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A475A9" w:rsidRPr="00025F89" w:rsidRDefault="00A475A9"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3DDFED33" w:rsidR="00DA61A7" w:rsidRDefault="00025F89" w:rsidP="00DA61A7">
      <w:pPr>
        <w:ind w:left="720"/>
      </w:pPr>
      <w:r>
        <w:rPr>
          <w:rFonts w:eastAsiaTheme="minorEastAsia"/>
          <w:noProof/>
        </w:rPr>
        <mc:AlternateContent>
          <mc:Choice Requires="wps">
            <w:drawing>
              <wp:anchor distT="0" distB="0" distL="114300" distR="114300" simplePos="0" relativeHeight="251744256" behindDoc="0" locked="0" layoutInCell="1" allowOverlap="1" wp14:anchorId="7D8E9E6E" wp14:editId="296E7017">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0BC189CB" w:rsidR="00A475A9" w:rsidRPr="00025F89" w:rsidRDefault="00A475A9" w:rsidP="00025F89">
                            <w:pPr>
                              <w:jc w:val="right"/>
                              <w:rPr>
                                <w:lang w:val="en-US"/>
                              </w:rPr>
                            </w:pPr>
                            <w:r w:rsidRPr="00025F89">
                              <w:rPr>
                                <w:lang w:val="en-US"/>
                              </w:rPr>
                              <w:t>(</w:t>
                            </w:r>
                            <w:r>
                              <w:rPr>
                                <w:lang w:val="en-US"/>
                              </w:rPr>
                              <w:t>2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0BC189CB" w:rsidR="00A475A9" w:rsidRPr="00025F89" w:rsidRDefault="00A475A9" w:rsidP="00025F89">
                      <w:pPr>
                        <w:jc w:val="right"/>
                        <w:rPr>
                          <w:lang w:val="en-US"/>
                        </w:rPr>
                      </w:pPr>
                      <w:r w:rsidRPr="00025F89">
                        <w:rPr>
                          <w:lang w:val="en-US"/>
                        </w:rPr>
                        <w:t>(</w:t>
                      </w:r>
                      <w:r>
                        <w:rPr>
                          <w:lang w:val="en-US"/>
                        </w:rPr>
                        <w:t>22</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2208" behindDoc="0" locked="0" layoutInCell="1" allowOverlap="1" wp14:anchorId="643EA6B1" wp14:editId="0CCEF9F3">
                <wp:simplePos x="0" y="0"/>
                <wp:positionH relativeFrom="margin">
                  <wp:align>right</wp:align>
                </wp:positionH>
                <wp:positionV relativeFrom="paragraph">
                  <wp:posOffset>1471089</wp:posOffset>
                </wp:positionV>
                <wp:extent cx="723900" cy="29527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C716C59" w14:textId="6D84829F" w:rsidR="00A475A9" w:rsidRPr="00025F89" w:rsidRDefault="00A475A9"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EA6B1" id="Text Box 75" o:spid="_x0000_s1055" type="#_x0000_t202" style="position:absolute;left:0;text-align:left;margin-left:5.8pt;margin-top:115.85pt;width:57pt;height:23.25pt;z-index:2517422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" filled="f" stroked="f" strokeweight=".5pt">
                <v:textbox>
                  <w:txbxContent>
                    <w:p w14:paraId="7C716C59" w14:textId="6D84829F" w:rsidR="00A475A9" w:rsidRPr="00025F89" w:rsidRDefault="00A475A9"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0160" behindDoc="0" locked="0" layoutInCell="1" allowOverlap="1" wp14:anchorId="2B949B64" wp14:editId="7B579FB6">
                <wp:simplePos x="0" y="0"/>
                <wp:positionH relativeFrom="margin">
                  <wp:align>right</wp:align>
                </wp:positionH>
                <wp:positionV relativeFrom="paragraph">
                  <wp:posOffset>1274344</wp:posOffset>
                </wp:positionV>
                <wp:extent cx="723900" cy="29527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AA2D28B" w14:textId="6BB37567" w:rsidR="00A475A9" w:rsidRPr="00025F89" w:rsidRDefault="00A475A9"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949B64" id="Text Box 74" o:spid="_x0000_s1056" type="#_x0000_t202" style="position:absolute;left:0;text-align:left;margin-left:5.8pt;margin-top:100.35pt;width:57pt;height:23.25pt;z-index:2517401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ID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j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" filled="f" stroked="f" strokeweight=".5pt">
                <v:textbox>
                  <w:txbxContent>
                    <w:p w14:paraId="2AA2D28B" w14:textId="6BB37567" w:rsidR="00A475A9" w:rsidRPr="00025F89" w:rsidRDefault="00A475A9"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8112" behindDoc="0" locked="0" layoutInCell="1" allowOverlap="1" wp14:anchorId="2B211B78" wp14:editId="6B971169">
                <wp:simplePos x="0" y="0"/>
                <wp:positionH relativeFrom="margin">
                  <wp:align>right</wp:align>
                </wp:positionH>
                <wp:positionV relativeFrom="paragraph">
                  <wp:posOffset>1083634</wp:posOffset>
                </wp:positionV>
                <wp:extent cx="723900" cy="2952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F64D02B" w14:textId="07A3E27B" w:rsidR="00A475A9" w:rsidRPr="00025F89" w:rsidRDefault="00A475A9"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11B78" id="Text Box 73" o:spid="_x0000_s1057" type="#_x0000_t202" style="position:absolute;left:0;text-align:left;margin-left:5.8pt;margin-top:85.35pt;width:57pt;height:23.25pt;z-index:251738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lE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" filled="f" stroked="f" strokeweight=".5pt">
                <v:textbox>
                  <w:txbxContent>
                    <w:p w14:paraId="6F64D02B" w14:textId="07A3E27B" w:rsidR="00A475A9" w:rsidRPr="00025F89" w:rsidRDefault="00A475A9"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6064" behindDoc="0" locked="0" layoutInCell="1" allowOverlap="1" wp14:anchorId="175F8D09" wp14:editId="1D83D292">
                <wp:simplePos x="0" y="0"/>
                <wp:positionH relativeFrom="margin">
                  <wp:align>right</wp:align>
                </wp:positionH>
                <wp:positionV relativeFrom="paragraph">
                  <wp:posOffset>881914</wp:posOffset>
                </wp:positionV>
                <wp:extent cx="723900" cy="2952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CBE2DF" w14:textId="6E6DCAB5" w:rsidR="00A475A9" w:rsidRPr="00025F89" w:rsidRDefault="00A475A9"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F8D09" id="Text Box 72" o:spid="_x0000_s1058" type="#_x0000_t202" style="position:absolute;left:0;text-align:left;margin-left:5.8pt;margin-top:69.45pt;width:57pt;height:23.25pt;z-index:25173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x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" filled="f" stroked="f" strokeweight=".5pt">
                <v:textbox>
                  <w:txbxContent>
                    <w:p w14:paraId="27CBE2DF" w14:textId="6E6DCAB5" w:rsidR="00A475A9" w:rsidRPr="00025F89" w:rsidRDefault="00A475A9"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4016" behindDoc="0" locked="0" layoutInCell="1" allowOverlap="1" wp14:anchorId="5FCC1EA3" wp14:editId="6531F464">
                <wp:simplePos x="0" y="0"/>
                <wp:positionH relativeFrom="margin">
                  <wp:align>right</wp:align>
                </wp:positionH>
                <wp:positionV relativeFrom="paragraph">
                  <wp:posOffset>690883</wp:posOffset>
                </wp:positionV>
                <wp:extent cx="723900" cy="2952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246DBC2" w14:textId="60E4D187" w:rsidR="00A475A9" w:rsidRPr="00025F89" w:rsidRDefault="00A475A9"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C1EA3" id="Text Box 71" o:spid="_x0000_s1059" type="#_x0000_t202" style="position:absolute;left:0;text-align:left;margin-left:5.8pt;margin-top:54.4pt;width:57pt;height:23.25pt;z-index:2517340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eX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" filled="f" stroked="f" strokeweight=".5pt">
                <v:textbox>
                  <w:txbxContent>
                    <w:p w14:paraId="2246DBC2" w14:textId="60E4D187" w:rsidR="00A475A9" w:rsidRPr="00025F89" w:rsidRDefault="00A475A9"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31968" behindDoc="0" locked="0" layoutInCell="1" allowOverlap="1" wp14:anchorId="3B046522" wp14:editId="487999DD">
                <wp:simplePos x="0" y="0"/>
                <wp:positionH relativeFrom="margin">
                  <wp:align>right</wp:align>
                </wp:positionH>
                <wp:positionV relativeFrom="paragraph">
                  <wp:posOffset>505888</wp:posOffset>
                </wp:positionV>
                <wp:extent cx="723900" cy="2952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4577787" w14:textId="26EDF9C3" w:rsidR="00A475A9" w:rsidRPr="00025F89" w:rsidRDefault="00A475A9"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046522" id="Text Box 70" o:spid="_x0000_s1060" type="#_x0000_t202" style="position:absolute;left:0;text-align:left;margin-left:5.8pt;margin-top:39.85pt;width:57pt;height:23.25pt;z-index:251731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" filled="f" stroked="f" strokeweight=".5pt">
                <v:textbox>
                  <w:txbxContent>
                    <w:p w14:paraId="54577787" w14:textId="26EDF9C3" w:rsidR="00A475A9" w:rsidRPr="00025F89" w:rsidRDefault="00A475A9"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9920" behindDoc="0" locked="0" layoutInCell="1" allowOverlap="1" wp14:anchorId="46602464" wp14:editId="7C107E96">
                <wp:simplePos x="0" y="0"/>
                <wp:positionH relativeFrom="margin">
                  <wp:align>right</wp:align>
                </wp:positionH>
                <wp:positionV relativeFrom="paragraph">
                  <wp:posOffset>310515</wp:posOffset>
                </wp:positionV>
                <wp:extent cx="723900" cy="2952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908E39" w14:textId="74C3C51E" w:rsidR="00A475A9" w:rsidRPr="00025F89" w:rsidRDefault="00A475A9"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602464" id="Text Box 69" o:spid="_x0000_s1061" type="#_x0000_t202" style="position:absolute;left:0;text-align:left;margin-left:5.8pt;margin-top:24.45pt;width:57pt;height:23.25pt;z-index:2517299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" filled="f" stroked="f" strokeweight=".5pt">
                <v:textbox>
                  <w:txbxContent>
                    <w:p w14:paraId="0E908E39" w14:textId="74C3C51E" w:rsidR="00A475A9" w:rsidRPr="00025F89" w:rsidRDefault="00A475A9"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27872" behindDoc="0" locked="0" layoutInCell="1" allowOverlap="1" wp14:anchorId="4A621B5C" wp14:editId="1FD52F63">
                <wp:simplePos x="0" y="0"/>
                <wp:positionH relativeFrom="margin">
                  <wp:align>right</wp:align>
                </wp:positionH>
                <wp:positionV relativeFrom="paragraph">
                  <wp:posOffset>110490</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DFE99AA" w14:textId="229C36E8" w:rsidR="00A475A9" w:rsidRPr="00025F89" w:rsidRDefault="00A475A9"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21B5C" id="Text Box 68" o:spid="_x0000_s1062" type="#_x0000_t202" style="position:absolute;left:0;text-align:left;margin-left:5.8pt;margin-top:8.7pt;width:57pt;height:23.25pt;z-index:2517278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" filled="f" stroked="f" strokeweight=".5pt">
                <v:textbox>
                  <w:txbxContent>
                    <w:p w14:paraId="7DFE99AA" w14:textId="229C36E8" w:rsidR="00A475A9" w:rsidRPr="00025F89" w:rsidRDefault="00A475A9"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rPr>
        <mc:AlternateContent>
          <mc:Choice Requires="wps">
            <w:drawing>
              <wp:anchor distT="0" distB="0" distL="114300" distR="114300" simplePos="0" relativeHeight="251752448" behindDoc="0" locked="0" layoutInCell="1" allowOverlap="1" wp14:anchorId="0A4CD81F" wp14:editId="5087BC36">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8C570C6" w:rsidR="00A475A9" w:rsidRPr="00025F89" w:rsidRDefault="00A475A9" w:rsidP="00025F89">
                            <w:pPr>
                              <w:jc w:val="right"/>
                              <w:rPr>
                                <w:lang w:val="en-US"/>
                              </w:rPr>
                            </w:pPr>
                            <w:r w:rsidRPr="00025F89">
                              <w:rPr>
                                <w:lang w:val="en-US"/>
                              </w:rPr>
                              <w:t>(</w:t>
                            </w:r>
                            <w:r>
                              <w:rPr>
                                <w:lang w:val="en-US"/>
                              </w:rPr>
                              <w:t>2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63" type="#_x0000_t202" style="position:absolute;left:0;text-align:left;margin-left:5.8pt;margin-top:82.85pt;width:57pt;height:23.25pt;z-index:25175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" filled="f" stroked="f" strokeweight=".5pt">
                <v:textbox>
                  <w:txbxContent>
                    <w:p w14:paraId="1627882D" w14:textId="78C570C6" w:rsidR="00A475A9" w:rsidRPr="00025F89" w:rsidRDefault="00A475A9" w:rsidP="00025F89">
                      <w:pPr>
                        <w:jc w:val="right"/>
                        <w:rPr>
                          <w:lang w:val="en-US"/>
                        </w:rPr>
                      </w:pPr>
                      <w:r w:rsidRPr="00025F89">
                        <w:rPr>
                          <w:lang w:val="en-US"/>
                        </w:rPr>
                        <w:t>(</w:t>
                      </w:r>
                      <w:r>
                        <w:rPr>
                          <w:lang w:val="en-US"/>
                        </w:rPr>
                        <w:t>26</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50400" behindDoc="0" locked="0" layoutInCell="1" allowOverlap="1" wp14:anchorId="4DB54BE4" wp14:editId="024C35E4">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0DA11A22" w:rsidR="00A475A9" w:rsidRPr="00025F89" w:rsidRDefault="00A475A9" w:rsidP="00025F89">
                            <w:pPr>
                              <w:jc w:val="right"/>
                              <w:rPr>
                                <w:lang w:val="en-US"/>
                              </w:rPr>
                            </w:pPr>
                            <w:r w:rsidRPr="00025F89">
                              <w:rPr>
                                <w:lang w:val="en-US"/>
                              </w:rPr>
                              <w:t>(</w:t>
                            </w:r>
                            <w:r>
                              <w:rPr>
                                <w:lang w:val="en-US"/>
                              </w:rPr>
                              <w:t>2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64" type="#_x0000_t202" style="position:absolute;left:0;text-align:left;margin-left:5.8pt;margin-top:69.8pt;width:57pt;height:23.2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1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3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Dfwf1iMAIAAFoEAAAOAAAAAAAAAAAAAAAAAC4C&#10;AABkcnMvZTJvRG9jLnhtbFBLAQItABQABgAIAAAAIQDwru6m3wAAAAgBAAAPAAAAAAAAAAAAAAAA&#10;AIoEAABkcnMvZG93bnJldi54bWxQSwUGAAAAAAQABADzAAAAlgUAAAAA&#10;" filled="f" stroked="f" strokeweight=".5pt">
                <v:textbox>
                  <w:txbxContent>
                    <w:p w14:paraId="1012871D" w14:textId="0DA11A22" w:rsidR="00A475A9" w:rsidRPr="00025F89" w:rsidRDefault="00A475A9" w:rsidP="00025F89">
                      <w:pPr>
                        <w:jc w:val="right"/>
                        <w:rPr>
                          <w:lang w:val="en-US"/>
                        </w:rPr>
                      </w:pPr>
                      <w:r w:rsidRPr="00025F89">
                        <w:rPr>
                          <w:lang w:val="en-US"/>
                        </w:rPr>
                        <w:t>(</w:t>
                      </w:r>
                      <w:r>
                        <w:rPr>
                          <w:lang w:val="en-US"/>
                        </w:rPr>
                        <w:t>25</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8352" behindDoc="0" locked="0" layoutInCell="1" allowOverlap="1" wp14:anchorId="502EAF39" wp14:editId="40BC303D">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5FA69D65" w:rsidR="00A475A9" w:rsidRPr="00025F89" w:rsidRDefault="00A475A9" w:rsidP="00025F89">
                            <w:pPr>
                              <w:jc w:val="right"/>
                              <w:rPr>
                                <w:lang w:val="en-US"/>
                              </w:rPr>
                            </w:pPr>
                            <w:r w:rsidRPr="00025F89">
                              <w:rPr>
                                <w:lang w:val="en-US"/>
                              </w:rPr>
                              <w:t>(</w:t>
                            </w:r>
                            <w:r>
                              <w:rPr>
                                <w:lang w:val="en-US"/>
                              </w:rPr>
                              <w:t>2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65" type="#_x0000_t202" style="position:absolute;left:0;text-align:left;margin-left:5.8pt;margin-top:54.9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" filled="f" stroked="f" strokeweight=".5pt">
                <v:textbox>
                  <w:txbxContent>
                    <w:p w14:paraId="37BB51D2" w14:textId="5FA69D65" w:rsidR="00A475A9" w:rsidRPr="00025F89" w:rsidRDefault="00A475A9" w:rsidP="00025F89">
                      <w:pPr>
                        <w:jc w:val="right"/>
                        <w:rPr>
                          <w:lang w:val="en-US"/>
                        </w:rPr>
                      </w:pPr>
                      <w:r w:rsidRPr="00025F89">
                        <w:rPr>
                          <w:lang w:val="en-US"/>
                        </w:rPr>
                        <w:t>(</w:t>
                      </w:r>
                      <w:r>
                        <w:rPr>
                          <w:lang w:val="en-US"/>
                        </w:rPr>
                        <w:t>24</w:t>
                      </w:r>
                      <w:r w:rsidRPr="00025F89">
                        <w:rPr>
                          <w:lang w:val="en-US"/>
                        </w:rPr>
                        <w:t>)</w:t>
                      </w:r>
                    </w:p>
                  </w:txbxContent>
                </v:textbox>
                <w10:wrap anchorx="margin"/>
              </v:shape>
            </w:pict>
          </mc:Fallback>
        </mc:AlternateContent>
      </w:r>
      <w:r>
        <w:rPr>
          <w:rFonts w:eastAsiaTheme="minorEastAsia"/>
          <w:noProof/>
        </w:rPr>
        <mc:AlternateContent>
          <mc:Choice Requires="wps">
            <w:drawing>
              <wp:anchor distT="0" distB="0" distL="114300" distR="114300" simplePos="0" relativeHeight="251746304" behindDoc="0" locked="0" layoutInCell="1" allowOverlap="1" wp14:anchorId="4489FEBB" wp14:editId="0E9367C9">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5C1F4B6" w:rsidR="00A475A9" w:rsidRPr="00025F89" w:rsidRDefault="00A475A9" w:rsidP="00025F89">
                            <w:pPr>
                              <w:jc w:val="right"/>
                              <w:rPr>
                                <w:lang w:val="en-US"/>
                              </w:rPr>
                            </w:pPr>
                            <w:r w:rsidRPr="00025F89">
                              <w:rPr>
                                <w:lang w:val="en-US"/>
                              </w:rPr>
                              <w:t>(</w:t>
                            </w:r>
                            <w:r>
                              <w:rPr>
                                <w:lang w:val="en-US"/>
                              </w:rPr>
                              <w:t>2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66" type="#_x0000_t202" style="position:absolute;left:0;text-align:left;margin-left:5.8pt;margin-top:32.65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" filled="f" stroked="f" strokeweight=".5pt">
                <v:textbox>
                  <w:txbxContent>
                    <w:p w14:paraId="049D0462" w14:textId="75C1F4B6" w:rsidR="00A475A9" w:rsidRPr="00025F89" w:rsidRDefault="00A475A9" w:rsidP="00025F89">
                      <w:pPr>
                        <w:jc w:val="right"/>
                        <w:rPr>
                          <w:lang w:val="en-US"/>
                        </w:rPr>
                      </w:pPr>
                      <w:r w:rsidRPr="00025F89">
                        <w:rPr>
                          <w:lang w:val="en-US"/>
                        </w:rPr>
                        <w:t>(</w:t>
                      </w:r>
                      <w:r>
                        <w:rPr>
                          <w:lang w:val="en-US"/>
                        </w:rPr>
                        <w:t>23</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103D7268"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4053CF">
      <w:pPr>
        <w:pStyle w:val="Heading3"/>
        <w:numPr>
          <w:ilvl w:val="2"/>
          <w:numId w:val="25"/>
        </w:numPr>
        <w:ind w:left="1440"/>
      </w:pPr>
      <w:bookmarkStart w:id="22" w:name="_Toc23840112"/>
      <w:r>
        <w:lastRenderedPageBreak/>
        <w:t>Discrete Wavelet Transform (DWT)</w:t>
      </w:r>
      <w:bookmarkEnd w:id="22"/>
    </w:p>
    <w:p w14:paraId="250B7BE7" w14:textId="165C2B06"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A475A9">
        <w:t xml:space="preserve">Figure </w:t>
      </w:r>
      <w:r w:rsidR="00A475A9">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48014969">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6BAE8D38" w:rsidR="005F53DD" w:rsidRDefault="00025F89" w:rsidP="00D5055C">
      <w:pPr>
        <w:pStyle w:val="Caption"/>
      </w:pPr>
      <w:bookmarkStart w:id="23" w:name="_Ref23790995"/>
      <w:r>
        <w:t xml:space="preserve">Figure </w:t>
      </w:r>
      <w:fldSimple w:instr=" SEQ Figure \* ARABIC ">
        <w:r w:rsidR="00A475A9">
          <w:rPr>
            <w:noProof/>
          </w:rPr>
          <w:t>6</w:t>
        </w:r>
      </w:fldSimple>
      <w:bookmarkEnd w:id="23"/>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4053CF">
      <w:pPr>
        <w:pStyle w:val="Heading3"/>
        <w:numPr>
          <w:ilvl w:val="2"/>
          <w:numId w:val="25"/>
        </w:numPr>
        <w:ind w:left="1440"/>
      </w:pPr>
      <w:bookmarkStart w:id="24" w:name="_Toc23840113"/>
      <w:r>
        <w:t>Short Time Fourier Transform (STFT)</w:t>
      </w:r>
      <w:bookmarkEnd w:id="24"/>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lastRenderedPageBreak/>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4053CF">
      <w:pPr>
        <w:pStyle w:val="Heading3"/>
        <w:numPr>
          <w:ilvl w:val="2"/>
          <w:numId w:val="25"/>
        </w:numPr>
        <w:ind w:left="1440"/>
      </w:pPr>
      <w:bookmarkStart w:id="25" w:name="_Toc23840114"/>
      <w:r>
        <w:t>Discrete Cosine Transform (DCT)</w:t>
      </w:r>
      <w:bookmarkEnd w:id="25"/>
    </w:p>
    <w:p w14:paraId="19095F67" w14:textId="78ED450D" w:rsidR="00096A50" w:rsidRDefault="00025F89" w:rsidP="002C5DDA">
      <w:pPr>
        <w:ind w:left="720"/>
      </w:pPr>
      <w:r>
        <w:rPr>
          <w:rFonts w:eastAsiaTheme="minorEastAsia"/>
          <w:noProof/>
        </w:rPr>
        <mc:AlternateContent>
          <mc:Choice Requires="wps">
            <w:drawing>
              <wp:anchor distT="0" distB="0" distL="114300" distR="114300" simplePos="0" relativeHeight="251754496" behindDoc="0" locked="0" layoutInCell="1" allowOverlap="1" wp14:anchorId="09B52785" wp14:editId="746A0E3E">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95C15C0" w:rsidR="00A475A9" w:rsidRPr="00025F89" w:rsidRDefault="00A475A9" w:rsidP="00025F89">
                            <w:pPr>
                              <w:jc w:val="right"/>
                              <w:rPr>
                                <w:lang w:val="en-US"/>
                              </w:rPr>
                            </w:pPr>
                            <w:r w:rsidRPr="00025F89">
                              <w:rPr>
                                <w:lang w:val="en-US"/>
                              </w:rPr>
                              <w:t>(</w:t>
                            </w:r>
                            <w:r>
                              <w:rPr>
                                <w:lang w:val="en-US"/>
                              </w:rPr>
                              <w:t>2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67" type="#_x0000_t202" style="position:absolute;left:0;text-align:left;margin-left:5.8pt;margin-top:93.2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6Y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" filled="f" stroked="f" strokeweight=".5pt">
                <v:textbox>
                  <w:txbxContent>
                    <w:p w14:paraId="070D8D8C" w14:textId="195C15C0" w:rsidR="00A475A9" w:rsidRPr="00025F89" w:rsidRDefault="00A475A9" w:rsidP="00025F89">
                      <w:pPr>
                        <w:jc w:val="right"/>
                        <w:rPr>
                          <w:lang w:val="en-US"/>
                        </w:rPr>
                      </w:pPr>
                      <w:r w:rsidRPr="00025F89">
                        <w:rPr>
                          <w:lang w:val="en-US"/>
                        </w:rPr>
                        <w:t>(</w:t>
                      </w:r>
                      <w:r>
                        <w:rPr>
                          <w:lang w:val="en-US"/>
                        </w:rPr>
                        <w:t>27</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B51A3F"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rPr>
        <mc:AlternateContent>
          <mc:Choice Requires="wps">
            <w:drawing>
              <wp:anchor distT="0" distB="0" distL="114300" distR="114300" simplePos="0" relativeHeight="251756544" behindDoc="0" locked="0" layoutInCell="1" allowOverlap="1" wp14:anchorId="128C9404" wp14:editId="23B15D35">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B7F43D3" w:rsidR="00A475A9" w:rsidRPr="00025F89" w:rsidRDefault="00A475A9" w:rsidP="00025F89">
                            <w:pPr>
                              <w:jc w:val="right"/>
                              <w:rPr>
                                <w:lang w:val="en-US"/>
                              </w:rPr>
                            </w:pPr>
                            <w:r w:rsidRPr="00025F89">
                              <w:rPr>
                                <w:lang w:val="en-US"/>
                              </w:rPr>
                              <w:t>(</w:t>
                            </w:r>
                            <w:r>
                              <w:rPr>
                                <w:lang w:val="en-US"/>
                              </w:rPr>
                              <w:t>2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8" type="#_x0000_t202" style="position:absolute;left:0;text-align:left;margin-left:5.8pt;margin-top:46.35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" filled="f" stroked="f" strokeweight=".5pt">
                <v:textbox>
                  <w:txbxContent>
                    <w:p w14:paraId="2742B7B3" w14:textId="1B7F43D3" w:rsidR="00A475A9" w:rsidRPr="00025F89" w:rsidRDefault="00A475A9" w:rsidP="00025F89">
                      <w:pPr>
                        <w:jc w:val="right"/>
                        <w:rPr>
                          <w:lang w:val="en-US"/>
                        </w:rPr>
                      </w:pPr>
                      <w:r w:rsidRPr="00025F89">
                        <w:rPr>
                          <w:lang w:val="en-US"/>
                        </w:rPr>
                        <w:t>(</w:t>
                      </w:r>
                      <w:r>
                        <w:rPr>
                          <w:lang w:val="en-US"/>
                        </w:rPr>
                        <w:t>28</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B51A3F"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D320CC2"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w:t>
      </w:r>
      <w:r>
        <w:lastRenderedPageBreak/>
        <w:t xml:space="preserve">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5B88D331"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60DC1E36" w:rsidR="007B4F16" w:rsidRDefault="007B4F16" w:rsidP="004053CF">
      <w:pPr>
        <w:pStyle w:val="Heading2"/>
        <w:numPr>
          <w:ilvl w:val="1"/>
          <w:numId w:val="25"/>
        </w:numPr>
      </w:pPr>
      <w:bookmarkStart w:id="26" w:name="_Toc23840115"/>
      <w:r>
        <w:t>Classification</w:t>
      </w:r>
      <w:bookmarkEnd w:id="26"/>
    </w:p>
    <w:p w14:paraId="0C6AF76C" w14:textId="7E6D2814"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64CA0548" w:rsidR="006969F2" w:rsidRDefault="006969F2" w:rsidP="004053CF">
      <w:pPr>
        <w:pStyle w:val="Heading3"/>
        <w:numPr>
          <w:ilvl w:val="2"/>
          <w:numId w:val="25"/>
        </w:numPr>
        <w:ind w:left="2160"/>
      </w:pPr>
      <w:bookmarkStart w:id="27" w:name="_Ref17120884"/>
      <w:bookmarkStart w:id="28" w:name="_Toc23840116"/>
      <w:r>
        <w:t>Linear Discriminant Analysis (LDA)</w:t>
      </w:r>
      <w:bookmarkEnd w:id="27"/>
      <w:bookmarkEnd w:id="28"/>
    </w:p>
    <w:p w14:paraId="4813A3D2" w14:textId="28EC6C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025F89">
        <w:instrText xml:space="preserve"> ADDIN EN.CITE &lt;EndNote&gt;&lt;Cite&gt;&lt;Author&gt;Bhardwaj&lt;/Author&gt;&lt;Year&gt;2015&lt;/Year&gt;&lt;RecNum&gt;47&lt;/RecNum&gt;&lt;DisplayText&gt;[68]&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025F89">
        <w:rPr>
          <w:noProof/>
        </w:rPr>
        <w:t>[68]</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025F89">
        <w:instrText xml:space="preserve"> ADDIN EN.CITE &lt;EndNote&gt;&lt;Cite&gt;&lt;Author&gt;Pang&lt;/Author&gt;&lt;Year&gt;2014&lt;/Year&gt;&lt;RecNum&gt;48&lt;/RecNum&gt;&lt;DisplayText&gt;[69]&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025F89">
        <w:rPr>
          <w:noProof/>
        </w:rPr>
        <w:t>[69]</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025F89">
        <w:instrText xml:space="preserve"> ADDIN EN.CITE &lt;EndNote&gt;&lt;Cite&gt;&lt;Author&gt;Lauer&lt;/Author&gt;&lt;Year&gt;2014&lt;/Year&gt;&lt;RecNum&gt;50&lt;/RecNum&gt;&lt;DisplayText&gt;[70]&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025F89">
        <w:rPr>
          <w:noProof/>
        </w:rPr>
        <w:t>[70]</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053CF">
      <w:pPr>
        <w:pStyle w:val="Heading3"/>
        <w:numPr>
          <w:ilvl w:val="2"/>
          <w:numId w:val="25"/>
        </w:numPr>
        <w:ind w:left="2160"/>
      </w:pPr>
      <w:bookmarkStart w:id="29" w:name="_Toc23840117"/>
      <w:r>
        <w:lastRenderedPageBreak/>
        <w:t>Quadratic Discriminant Analysis (QDA)</w:t>
      </w:r>
      <w:bookmarkEnd w:id="29"/>
    </w:p>
    <w:p w14:paraId="5BD715C6" w14:textId="2F574434"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025F89">
        <w:instrText xml:space="preserve"> ADDIN EN.CITE &lt;EndNote&gt;&lt;Cite&gt;&lt;Author&gt;Penn State University&lt;/Author&gt;&lt;Year&gt;n.d.&lt;/Year&gt;&lt;RecNum&gt;51&lt;/RecNum&gt;&lt;DisplayText&gt;[71]&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025F89">
        <w:rPr>
          <w:noProof/>
        </w:rPr>
        <w:t>[71]</w:t>
      </w:r>
      <w:r w:rsidR="0028050A">
        <w:fldChar w:fldCharType="end"/>
      </w:r>
      <w:r>
        <w:t xml:space="preserve">. This removes the benefits discussed in Section </w:t>
      </w:r>
      <w:r>
        <w:fldChar w:fldCharType="begin"/>
      </w:r>
      <w:r>
        <w:instrText xml:space="preserve"> REF _Ref17120884 \r \h </w:instrText>
      </w:r>
      <w:r>
        <w:fldChar w:fldCharType="separate"/>
      </w:r>
      <w:r w:rsidR="00A475A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053CF">
      <w:pPr>
        <w:pStyle w:val="Heading3"/>
        <w:numPr>
          <w:ilvl w:val="2"/>
          <w:numId w:val="25"/>
        </w:numPr>
        <w:ind w:left="2160"/>
      </w:pPr>
      <w:bookmarkStart w:id="30" w:name="_Toc23840118"/>
      <w:r>
        <w:t>Support Vector Machines (SVM)</w:t>
      </w:r>
      <w:bookmarkEnd w:id="30"/>
    </w:p>
    <w:p w14:paraId="4DF23DA5" w14:textId="177683D7"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025F89">
        <w:instrText xml:space="preserve"> ADDIN EN.CITE &lt;EndNote&gt;&lt;Cite&gt;&lt;Author&gt;Vapnik&lt;/Author&gt;&lt;Year&gt;1995&lt;/Year&gt;&lt;RecNum&gt;63&lt;/RecNum&gt;&lt;DisplayText&gt;[72, 73]&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025F89">
        <w:rPr>
          <w:noProof/>
        </w:rPr>
        <w:t>[72, 73]</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025F89">
        <w:instrText xml:space="preserve"> ADDIN EN.CITE &lt;EndNote&gt;&lt;Cite&gt;&lt;Author&gt;Sontage&lt;/Author&gt;&lt;Year&gt;n.d.&lt;/Year&gt;&lt;RecNum&gt;53&lt;/RecNum&gt;&lt;DisplayText&gt;[74]&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025F89">
        <w:rPr>
          <w:noProof/>
        </w:rPr>
        <w:t>[74]</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025F89">
        <w:instrText xml:space="preserve"> ADDIN EN.CITE &lt;EndNote&gt;&lt;Cite&gt;&lt;Author&gt;Berwick&lt;/Author&gt;&lt;Year&gt;n.d.&lt;/Year&gt;&lt;RecNum&gt;54&lt;/RecNum&gt;&lt;DisplayText&gt;[75]&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025F89">
        <w:rPr>
          <w:noProof/>
        </w:rPr>
        <w:t>[75]</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053CF">
      <w:pPr>
        <w:pStyle w:val="Heading3"/>
        <w:numPr>
          <w:ilvl w:val="2"/>
          <w:numId w:val="25"/>
        </w:numPr>
        <w:ind w:left="2160"/>
      </w:pPr>
      <w:bookmarkStart w:id="31" w:name="_Toc23840119"/>
      <w:r>
        <w:rPr>
          <w:i/>
        </w:rPr>
        <w:t>k</w:t>
      </w:r>
      <w:r>
        <w:t>-Nearest Neighbours (kNN)</w:t>
      </w:r>
      <w:bookmarkEnd w:id="31"/>
    </w:p>
    <w:p w14:paraId="727DDD96" w14:textId="52DEDBF7"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A475A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025F89">
        <w:instrText xml:space="preserve"> ADDIN EN.CITE &lt;EndNote&gt;&lt;Cite&gt;&lt;Author&gt;Teknomo&lt;/Author&gt;&lt;Year&gt;n.d.&lt;/Year&gt;&lt;RecNum&gt;55&lt;/RecNum&gt;&lt;DisplayText&gt;[76]&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025F89">
        <w:rPr>
          <w:noProof/>
        </w:rPr>
        <w:t>[76]</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054C9543" w:rsidR="00CD6B47" w:rsidRDefault="00025F89" w:rsidP="00CD6B47">
      <w:pPr>
        <w:ind w:left="1440"/>
      </w:pPr>
      <w:r>
        <w:rPr>
          <w:rFonts w:eastAsiaTheme="minorEastAsia"/>
          <w:noProof/>
        </w:rPr>
        <mc:AlternateContent>
          <mc:Choice Requires="wps">
            <w:drawing>
              <wp:anchor distT="0" distB="0" distL="114300" distR="114300" simplePos="0" relativeHeight="251758592" behindDoc="0" locked="0" layoutInCell="1" allowOverlap="1" wp14:anchorId="63878E30" wp14:editId="66517752">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53391A6A" w:rsidR="00A475A9" w:rsidRPr="00025F89" w:rsidRDefault="00A475A9" w:rsidP="00025F89">
                            <w:pPr>
                              <w:jc w:val="right"/>
                              <w:rPr>
                                <w:lang w:val="en-US"/>
                              </w:rPr>
                            </w:pPr>
                            <w:r w:rsidRPr="00025F89">
                              <w:rPr>
                                <w:lang w:val="en-US"/>
                              </w:rPr>
                              <w:t>(</w:t>
                            </w:r>
                            <w:r>
                              <w:rPr>
                                <w:lang w:val="en-US"/>
                              </w:rPr>
                              <w:t>2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9" type="#_x0000_t202" style="position:absolute;left:0;text-align:left;margin-left:5.8pt;margin-top:-23.3pt;width:57pt;height:23.25pt;z-index:2517585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YBL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aHzZYwflCdez0AvEGb6qcYg1c/6VWVQEzo0q9y94yAawGZwtSiqwv/7mD/lIFEYpaVFhBXU/&#10;D8wKSprvGimcDcfjIMl4GU+mGV7sbWR3G9EH9Qgo4iG+J8OjGfJ9czGlBfWGj2EZumKIaY69C+ov&#10;5qPvdY+PiYvlMiahCA3za70xPJQOsAaIt90bs+bMg0cCn+GiRZZ/oKPP7QlZHjzIOnIVgO5RPeOP&#10;Ao5snx9beCG395j1/pew+A0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DY5gEsxAgAAWgQAAA4AAAAAAAAAAAAAAAAALgIA&#10;AGRycy9lMm9Eb2MueG1sUEsBAi0AFAAGAAgAAAAhAN7xyVHdAAAABgEAAA8AAAAAAAAAAAAAAAAA&#10;iwQAAGRycy9kb3ducmV2LnhtbFBLBQYAAAAABAAEAPMAAACVBQAAAAA=&#10;" filled="f" stroked="f" strokeweight=".5pt">
                <v:textbox>
                  <w:txbxContent>
                    <w:p w14:paraId="4625F86B" w14:textId="53391A6A" w:rsidR="00A475A9" w:rsidRPr="00025F89" w:rsidRDefault="00A475A9" w:rsidP="00025F89">
                      <w:pPr>
                        <w:jc w:val="right"/>
                        <w:rPr>
                          <w:lang w:val="en-US"/>
                        </w:rPr>
                      </w:pPr>
                      <w:r w:rsidRPr="00025F89">
                        <w:rPr>
                          <w:lang w:val="en-US"/>
                        </w:rPr>
                        <w:t>(</w:t>
                      </w:r>
                      <w:r>
                        <w:rPr>
                          <w:lang w:val="en-US"/>
                        </w:rPr>
                        <w:t>29</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instrText xml:space="preserve"> ADDIN EN.CITE &lt;EndNote&gt;&lt;Cite&gt;&lt;Year&gt;n.d.&lt;/Year&gt;&lt;RecNum&gt;56&lt;/RecNum&gt;&lt;DisplayText&gt;[77]&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Pr>
          <w:noProof/>
        </w:rPr>
        <w:t>[77]</w:t>
      </w:r>
      <w:r w:rsidR="00C74C37">
        <w:fldChar w:fldCharType="end"/>
      </w:r>
      <w:r w:rsidR="00CD6B47">
        <w:t xml:space="preserve">. </w:t>
      </w:r>
    </w:p>
    <w:p w14:paraId="63E14897" w14:textId="4BA6E90A" w:rsidR="00CD6B47" w:rsidRDefault="00CD6B47" w:rsidP="00CD6B47">
      <w:pPr>
        <w:ind w:left="1440"/>
      </w:pPr>
    </w:p>
    <w:p w14:paraId="5D470EBB" w14:textId="064CAF41"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025F89">
        <w:instrText xml:space="preserve"> ADDIN EN.CITE &lt;EndNote&gt;&lt;Cite&gt;&lt;Year&gt;2018&lt;/Year&gt;&lt;RecNum&gt;57&lt;/RecNum&gt;&lt;DisplayText&gt;[78]&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025F89">
        <w:rPr>
          <w:noProof/>
        </w:rPr>
        <w:t>[78]</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E341841"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053CF">
      <w:pPr>
        <w:pStyle w:val="Heading2"/>
        <w:numPr>
          <w:ilvl w:val="1"/>
          <w:numId w:val="25"/>
        </w:numPr>
      </w:pPr>
      <w:bookmarkStart w:id="32" w:name="_Ref23797638"/>
      <w:bookmarkStart w:id="33" w:name="_Ref23797641"/>
      <w:bookmarkStart w:id="34" w:name="_Toc23840120"/>
      <w:r>
        <w:t>Simulation</w:t>
      </w:r>
      <w:bookmarkEnd w:id="32"/>
      <w:bookmarkEnd w:id="33"/>
      <w:bookmarkEnd w:id="34"/>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6A0AD4DB" w:rsidR="001C7DF3" w:rsidRDefault="0090435A" w:rsidP="004053CF">
      <w:pPr>
        <w:pStyle w:val="Heading3"/>
        <w:numPr>
          <w:ilvl w:val="2"/>
          <w:numId w:val="25"/>
        </w:numPr>
        <w:ind w:left="2160"/>
      </w:pPr>
      <w:bookmarkStart w:id="35" w:name="_Toc23840121"/>
      <w:r>
        <w:t>Simulation Methodology</w:t>
      </w:r>
      <w:bookmarkEnd w:id="35"/>
      <w:r>
        <w:t xml:space="preserve"> </w:t>
      </w:r>
      <w:r w:rsidR="00490097">
        <w:t xml:space="preserve"> </w:t>
      </w:r>
    </w:p>
    <w:p w14:paraId="509F0C25" w14:textId="36E7C72B" w:rsidR="001C7DF3" w:rsidRDefault="001C7DF3" w:rsidP="0090435A">
      <w:pPr>
        <w:ind w:left="1440"/>
      </w:pPr>
      <w:r>
        <w:t>Using the dat</w:t>
      </w:r>
      <w:r w:rsidR="0062678D">
        <w:t>aset published by Kaya, et. al</w:t>
      </w:r>
      <w:r w:rsidR="001763FC">
        <w:t xml:space="preserve"> </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7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025F89">
        <w:rPr>
          <w:noProof/>
        </w:rPr>
        <w:t>[7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40F6DA7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025F8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025F89">
        <w:rPr>
          <w:noProof/>
        </w:rPr>
        <w:t>[80]</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w:t>
      </w:r>
      <w:r w:rsidR="00D90AEF">
        <w:lastRenderedPageBreak/>
        <w:t xml:space="preserve">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C1CEF6F"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A475A9">
        <w:t xml:space="preserve">Figure </w:t>
      </w:r>
      <w:r w:rsidR="00A475A9">
        <w:rPr>
          <w:noProof/>
        </w:rPr>
        <w:t>7</w:t>
      </w:r>
      <w:r w:rsidR="00D5055C">
        <w:fldChar w:fldCharType="end"/>
      </w:r>
      <w:r w:rsidR="00D5055C">
        <w:t>.</w:t>
      </w:r>
    </w:p>
    <w:p w14:paraId="014AF45E" w14:textId="30AD0559" w:rsidR="001E1DD7" w:rsidRDefault="001E1DD7" w:rsidP="00D96EA9"/>
    <w:p w14:paraId="53AAC52F" w14:textId="680E9E36" w:rsidR="001E1DD7" w:rsidRDefault="001E1DD7" w:rsidP="0090435A">
      <w:pPr>
        <w:ind w:left="144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73BE3217"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47183FBD"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14C8F6C9" w14:textId="644DC937" w:rsidR="002F3553" w:rsidRDefault="00D5055C" w:rsidP="00D5055C">
      <w:pPr>
        <w:pStyle w:val="Caption"/>
      </w:pPr>
      <w:bookmarkStart w:id="36" w:name="_Ref23791241"/>
      <w:r>
        <w:lastRenderedPageBreak/>
        <w:t xml:space="preserve">Figure </w:t>
      </w:r>
      <w:fldSimple w:instr=" SEQ Figure \* ARABIC ">
        <w:r w:rsidR="00A475A9">
          <w:rPr>
            <w:noProof/>
          </w:rPr>
          <w:t>7</w:t>
        </w:r>
      </w:fldSimple>
      <w:bookmarkEnd w:id="36"/>
      <w:r>
        <w:t xml:space="preserve"> - Heatmaps of spectral power obtained by </w:t>
      </w:r>
      <w:r w:rsidR="00375A15">
        <w:t>taking the STFT of</w:t>
      </w:r>
      <w:r>
        <w:t xml:space="preserve"> the EEG datase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a) shows the full feature vector, while (b) limits the features to below 2458 Hz.</w:t>
      </w:r>
      <w:r w:rsidR="002F3553">
        <w:rPr>
          <w:noProof/>
        </w:rPr>
        <mc:AlternateContent>
          <mc:Choice Requires="wpg">
            <w:drawing>
              <wp:anchor distT="0" distB="0" distL="114300" distR="114300" simplePos="0" relativeHeight="251692032" behindDoc="0" locked="0" layoutInCell="1" allowOverlap="1" wp14:anchorId="7B1CEA73" wp14:editId="5E5B600D">
                <wp:simplePos x="0" y="0"/>
                <wp:positionH relativeFrom="column">
                  <wp:posOffset>2515</wp:posOffset>
                </wp:positionH>
                <wp:positionV relativeFrom="paragraph">
                  <wp:posOffset>2515</wp:posOffset>
                </wp:positionV>
                <wp:extent cx="5565775" cy="6473952"/>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952"/>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A475A9" w:rsidRPr="002F3553" w:rsidRDefault="00A475A9"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A475A9" w:rsidRPr="002F3553" w:rsidRDefault="00A475A9"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70" style="position:absolute;margin-left:.2pt;margin-top:.2pt;width:438.25pt;height:509.75pt;z-index:25169203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FdeqdPdAAAABgEAAA8AAABkcnMvZG93bnJl&#10;di54bWxMjk1Lw0AQhu+C/2EZwZvdxI/axGxKKeqpCLaCeJsm0yQ0Oxuy2yT9945e9DLw8j6882TL&#10;ybZqoN43jg3EswgUceHKhisDH7uXmwUoH5BLbB2TgTN5WOaXFxmmpRv5nYZtqJSMsE/RQB1Cl2rt&#10;i5os+pnriKU7uN5ikNhXuuxxlHHb6tsommuLDcuHGjta11Qctydr4HXEcXUXPw+b42F9/to9vH1u&#10;YjLm+mpaPYEKNIU/GH70RR1ycdq7E5detQbuhfu90i0e5wmovUBRnCSg80z/18+/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">
                <v:group id="Group 19" o:spid="_x0000_s107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7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3" o:title=""/>
                  </v:shape>
                  <v:shape id="Picture 16" o:spid="_x0000_s107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4" o:title=""/>
                  </v:shape>
                </v:group>
                <v:shape id="Text Box 37" o:spid="_x0000_s107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A475A9" w:rsidRPr="002F3553" w:rsidRDefault="00A475A9" w:rsidP="002F3553">
                        <w:pPr>
                          <w:jc w:val="center"/>
                          <w:rPr>
                            <w:lang w:val="en-US"/>
                          </w:rPr>
                        </w:pPr>
                        <w:r>
                          <w:rPr>
                            <w:lang w:val="en-US"/>
                          </w:rPr>
                          <w:t>(a)</w:t>
                        </w:r>
                      </w:p>
                    </w:txbxContent>
                  </v:textbox>
                </v:shape>
                <v:shape id="Text Box 38" o:spid="_x0000_s107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A475A9" w:rsidRPr="002F3553" w:rsidRDefault="00A475A9" w:rsidP="002F3553">
                        <w:pPr>
                          <w:jc w:val="center"/>
                          <w:rPr>
                            <w:lang w:val="en-US"/>
                          </w:rPr>
                        </w:pPr>
                        <w:r>
                          <w:rPr>
                            <w:lang w:val="en-US"/>
                          </w:rPr>
                          <w:t>(b)</w:t>
                        </w:r>
                      </w:p>
                    </w:txbxContent>
                  </v:textbox>
                </v:shape>
                <w10:wrap type="topAndBottom"/>
              </v:group>
            </w:pict>
          </mc:Fallback>
        </mc:AlternateContent>
      </w:r>
    </w:p>
    <w:p w14:paraId="444AA699" w14:textId="6B29C535" w:rsidR="0090435A" w:rsidRDefault="0090435A" w:rsidP="004053CF">
      <w:pPr>
        <w:pStyle w:val="Heading3"/>
        <w:numPr>
          <w:ilvl w:val="2"/>
          <w:numId w:val="25"/>
        </w:numPr>
        <w:ind w:left="2160"/>
      </w:pPr>
      <w:bookmarkStart w:id="37" w:name="_Toc23840122"/>
      <w:r>
        <w:t>Simulation Results</w:t>
      </w:r>
      <w:bookmarkEnd w:id="37"/>
    </w:p>
    <w:p w14:paraId="3AD3A86D" w14:textId="77777777" w:rsidR="002F3553" w:rsidRPr="002F3553" w:rsidRDefault="002F3553" w:rsidP="002F3553"/>
    <w:p w14:paraId="72EC2B5C" w14:textId="40191B43" w:rsidR="001C3B77"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lastRenderedPageBreak/>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A475A9">
        <w:t xml:space="preserve">Table </w:t>
      </w:r>
      <w:r w:rsidR="00A475A9">
        <w:rPr>
          <w:noProof/>
        </w:rPr>
        <w:t>1</w:t>
      </w:r>
      <w:r w:rsidR="00336D1A">
        <w:fldChar w:fldCharType="end"/>
      </w:r>
      <w:r w:rsidR="00FF6066">
        <w:t>.</w:t>
      </w:r>
    </w:p>
    <w:p w14:paraId="38696000" w14:textId="77777777" w:rsidR="00336D1A" w:rsidRDefault="00336D1A" w:rsidP="00FF6066">
      <w:pPr>
        <w:ind w:left="1440"/>
      </w:pPr>
    </w:p>
    <w:p w14:paraId="4F891CC1" w14:textId="1AD4B8D5" w:rsidR="001C3B77" w:rsidRDefault="00336D1A" w:rsidP="00336D1A">
      <w:pPr>
        <w:pStyle w:val="Caption"/>
      </w:pPr>
      <w:bookmarkStart w:id="38" w:name="_Ref23791327"/>
      <w:r>
        <w:t xml:space="preserve">Table </w:t>
      </w:r>
      <w:fldSimple w:instr=" SEQ Table \* ARABIC ">
        <w:r w:rsidR="00A475A9">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3D158CED"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A475A9">
        <w:t xml:space="preserve">Table </w:t>
      </w:r>
      <w:r w:rsidR="00A475A9">
        <w:rPr>
          <w:noProof/>
        </w:rPr>
        <w:t>2</w:t>
      </w:r>
      <w:r w:rsidR="00336D1A">
        <w:fldChar w:fldCharType="end"/>
      </w:r>
      <w:r>
        <w:t>.</w:t>
      </w:r>
    </w:p>
    <w:p w14:paraId="0BFDF20D" w14:textId="77777777" w:rsidR="00336D1A" w:rsidRDefault="00336D1A" w:rsidP="00FF6066">
      <w:pPr>
        <w:ind w:left="1440"/>
      </w:pPr>
    </w:p>
    <w:p w14:paraId="3AE92618" w14:textId="58E29BA3" w:rsidR="00336D1A" w:rsidRDefault="00336D1A" w:rsidP="00336D1A">
      <w:pPr>
        <w:pStyle w:val="Caption"/>
      </w:pPr>
      <w:bookmarkStart w:id="39" w:name="_Ref23791368"/>
      <w:r>
        <w:t xml:space="preserve">Table </w:t>
      </w:r>
      <w:fldSimple w:instr=" SEQ Table \* ARABIC ">
        <w:r w:rsidR="00A475A9">
          <w:rPr>
            <w:noProof/>
          </w:rPr>
          <w:t>2</w:t>
        </w:r>
      </w:fldSimple>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11334F7" w:rsidR="00FF6066" w:rsidRDefault="001763FC" w:rsidP="00FF6066">
            <w:pPr>
              <w:jc w:val="center"/>
              <w:cnfStyle w:val="000000100000" w:firstRow="0" w:lastRow="0" w:firstColumn="0" w:lastColumn="0" w:oddVBand="0" w:evenVBand="0" w:oddHBand="1" w:evenHBand="0" w:firstRowFirstColumn="0" w:firstRowLastColumn="0" w:lastRowFirstColumn="0" w:lastRowLastColumn="0"/>
            </w:pPr>
            <w:r>
              <w:t>194.0431</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18E3B37C" w:rsidR="00FF6066" w:rsidRDefault="001763FC" w:rsidP="00FF6066">
            <w:pPr>
              <w:jc w:val="center"/>
              <w:cnfStyle w:val="000000000000" w:firstRow="0" w:lastRow="0" w:firstColumn="0" w:lastColumn="0" w:oddVBand="0" w:evenVBand="0" w:oddHBand="0" w:evenHBand="0" w:firstRowFirstColumn="0" w:firstRowLastColumn="0" w:lastRowFirstColumn="0" w:lastRowLastColumn="0"/>
            </w:pPr>
            <w:r>
              <w:t>56.8612</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74A32528"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 </w:instrText>
      </w:r>
      <w:r w:rsidR="00025F89">
        <w:fldChar w:fldCharType="begin">
          <w:fldData xml:space="preserve">PEVuZE5vdGU+PENpdGU+PEF1dGhvcj5DYWJlZW48L0F1dGhvcj48WWVhcj5uLmQuPC9ZZWFyPjxS
ZWNOdW0+Njg8L1JlY051bT48RGlzcGxheVRleHQ+WzY1LCA4MSwgODJ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025F89">
        <w:instrText xml:space="preserve"> ADDIN EN.CITE.DATA </w:instrText>
      </w:r>
      <w:r w:rsidR="00025F89">
        <w:fldChar w:fldCharType="end"/>
      </w:r>
      <w:r w:rsidR="00FF6C25">
        <w:fldChar w:fldCharType="separate"/>
      </w:r>
      <w:r w:rsidR="00025F89">
        <w:rPr>
          <w:noProof/>
        </w:rPr>
        <w:t>[65, 81, 82]</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1DF2DE42" w:rsidR="009536AF" w:rsidRDefault="009536AF" w:rsidP="004053CF">
      <w:pPr>
        <w:pStyle w:val="Heading1"/>
        <w:numPr>
          <w:ilvl w:val="0"/>
          <w:numId w:val="25"/>
        </w:numPr>
        <w:ind w:left="360"/>
      </w:pPr>
      <w:bookmarkStart w:id="40" w:name="_Toc23840123"/>
      <w:r>
        <w:lastRenderedPageBreak/>
        <w:t>Proposed System</w:t>
      </w:r>
      <w:bookmarkEnd w:id="40"/>
    </w:p>
    <w:p w14:paraId="46C741C2" w14:textId="3BF5D3EF" w:rsidR="00B56F23" w:rsidRDefault="00674A14" w:rsidP="00B56F23">
      <w:r>
        <w:rPr>
          <w:noProof/>
          <w:lang w:eastAsia="en-AU"/>
        </w:rPr>
        <w:drawing>
          <wp:anchor distT="0" distB="0" distL="114300" distR="114300" simplePos="0" relativeHeight="251667456" behindDoc="0" locked="0" layoutInCell="1" allowOverlap="1" wp14:anchorId="2EFE5808" wp14:editId="7280B5B3">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5">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A475A9">
        <w:t xml:space="preserve">Figure </w:t>
      </w:r>
      <w:r w:rsidR="00A475A9">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A475A9">
        <w:t xml:space="preserve">Figure </w:t>
      </w:r>
      <w:r w:rsidR="00A475A9">
        <w:rPr>
          <w:noProof/>
        </w:rPr>
        <w:t>8</w:t>
      </w:r>
      <w:r w:rsidR="008D57FF">
        <w:fldChar w:fldCharType="end"/>
      </w:r>
      <w:r>
        <w:t>.</w:t>
      </w:r>
    </w:p>
    <w:p w14:paraId="67661F73" w14:textId="40DDA784" w:rsidR="00674A14" w:rsidRDefault="008D57FF" w:rsidP="008D57FF">
      <w:pPr>
        <w:pStyle w:val="Caption"/>
      </w:pPr>
      <w:bookmarkStart w:id="41" w:name="_Ref23791522"/>
      <w:r>
        <w:t xml:space="preserve">Figure </w:t>
      </w:r>
      <w:fldSimple w:instr=" SEQ Figure \* ARABIC ">
        <w:r w:rsidR="00A475A9">
          <w:rPr>
            <w:noProof/>
          </w:rPr>
          <w:t>8</w:t>
        </w:r>
      </w:fldSimple>
      <w:bookmarkEnd w:id="41"/>
      <w:r>
        <w:t xml:space="preserve"> - A modified system block diagram, indicating the selected functional blocks of the proposed system.</w:t>
      </w:r>
    </w:p>
    <w:p w14:paraId="160A1639" w14:textId="0658E7B6"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A475A9">
        <w:t xml:space="preserve">Figure </w:t>
      </w:r>
      <w:r w:rsidR="00A475A9">
        <w:rPr>
          <w:noProof/>
        </w:rPr>
        <w:t>9</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4ABBEF86" w:rsidR="005040F2" w:rsidRDefault="008D57FF" w:rsidP="008D57FF">
      <w:pPr>
        <w:pStyle w:val="Caption"/>
      </w:pPr>
      <w:bookmarkStart w:id="42" w:name="_Ref23791597"/>
      <w:r>
        <w:t xml:space="preserve">Figure </w:t>
      </w:r>
      <w:fldSimple w:instr=" SEQ Figure \* ARABIC ">
        <w:r w:rsidR="00A475A9">
          <w:rPr>
            <w:noProof/>
          </w:rPr>
          <w:t>9</w:t>
        </w:r>
      </w:fldSimple>
      <w:bookmarkEnd w:id="42"/>
      <w:r>
        <w:t xml:space="preserve"> - A schematic diagram showing the implementation blocks and interfaces for the proposed system.</w:t>
      </w:r>
      <w:r w:rsidR="00E24F70">
        <w:rPr>
          <w:noProof/>
        </w:rPr>
        <w:drawing>
          <wp:anchor distT="0" distB="0" distL="114300" distR="114300" simplePos="0" relativeHeight="251695104" behindDoc="0" locked="0" layoutInCell="1" allowOverlap="1" wp14:anchorId="3BD16263" wp14:editId="4EC79235">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4053CF">
      <w:pPr>
        <w:pStyle w:val="Heading2"/>
        <w:numPr>
          <w:ilvl w:val="1"/>
          <w:numId w:val="25"/>
        </w:numPr>
        <w:ind w:left="1080"/>
      </w:pPr>
      <w:bookmarkStart w:id="43" w:name="_Toc23840124"/>
      <w:r>
        <w:lastRenderedPageBreak/>
        <w:t>EEG Hardware</w:t>
      </w:r>
      <w:bookmarkEnd w:id="43"/>
    </w:p>
    <w:p w14:paraId="6919D0E3" w14:textId="344755D6" w:rsidR="0064617F" w:rsidRDefault="0064617F" w:rsidP="005040F2">
      <w:pPr>
        <w:ind w:left="360"/>
      </w:pPr>
      <w:r>
        <w:rPr>
          <w:noProof/>
          <w:lang w:eastAsia="en-AU"/>
        </w:rPr>
        <w:drawing>
          <wp:anchor distT="0" distB="0" distL="114300" distR="114300" simplePos="0" relativeHeight="251668480" behindDoc="0" locked="0" layoutInCell="1" allowOverlap="1" wp14:anchorId="7DC0315A" wp14:editId="5940D099">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27">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A475A9">
        <w:t xml:space="preserve">Figure </w:t>
      </w:r>
      <w:r w:rsidR="00A475A9">
        <w:rPr>
          <w:noProof/>
        </w:rPr>
        <w:t>10</w:t>
      </w:r>
      <w:r w:rsidR="00565E52">
        <w:fldChar w:fldCharType="end"/>
      </w:r>
      <w:r w:rsidR="00842941">
        <w:t xml:space="preserve">. </w:t>
      </w:r>
    </w:p>
    <w:p w14:paraId="372072E4" w14:textId="2685889C" w:rsidR="0064617F" w:rsidRDefault="00565E52" w:rsidP="00565E52">
      <w:pPr>
        <w:pStyle w:val="Caption"/>
      </w:pPr>
      <w:bookmarkStart w:id="44" w:name="_Ref23791930"/>
      <w:r>
        <w:t xml:space="preserve">Figure </w:t>
      </w:r>
      <w:fldSimple w:instr=" SEQ Figure \* ARABIC ">
        <w:r w:rsidR="00A475A9">
          <w:rPr>
            <w:noProof/>
          </w:rPr>
          <w:t>10</w:t>
        </w:r>
      </w:fldSimple>
      <w:bookmarkEnd w:id="44"/>
      <w:r>
        <w:t xml:space="preserve"> - A photo of the Florida Research Instruments EEG Headband </w:t>
      </w:r>
      <w:r>
        <w:fldChar w:fldCharType="begin"/>
      </w:r>
      <w:r>
        <w:instrText xml:space="preserve"> ADDIN EN.CITE &lt;EndNote&gt;&lt;Cite&gt;&lt;Author&gt;Florida Research Instruments&lt;/Author&gt;&lt;Year&gt;n.d.&lt;/Year&gt;&lt;RecNum&gt;75&lt;/RecNum&gt;&lt;DisplayText&gt;[8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Pr>
          <w:noProof/>
        </w:rPr>
        <w:t>[83]</w:t>
      </w:r>
      <w:r>
        <w:fldChar w:fldCharType="end"/>
      </w:r>
      <w:r>
        <w:t>.</w:t>
      </w:r>
    </w:p>
    <w:p w14:paraId="7527CDD6" w14:textId="77777777" w:rsidR="00565E52" w:rsidRDefault="00565E52" w:rsidP="005040F2">
      <w:pPr>
        <w:ind w:left="360"/>
      </w:pPr>
    </w:p>
    <w:p w14:paraId="7C3FCBDE" w14:textId="2ADEF588"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A475A9">
        <w:t xml:space="preserve">Table </w:t>
      </w:r>
      <w:r w:rsidR="00A475A9">
        <w:rPr>
          <w:noProof/>
        </w:rPr>
        <w:t>3</w:t>
      </w:r>
      <w:r w:rsidR="00F46CF7">
        <w:fldChar w:fldCharType="end"/>
      </w:r>
      <w:r w:rsidR="0064617F">
        <w:t>.</w:t>
      </w:r>
    </w:p>
    <w:p w14:paraId="5B6BA395" w14:textId="3C9D7E0C" w:rsidR="0064617F" w:rsidRDefault="0064617F" w:rsidP="00F46CF7"/>
    <w:p w14:paraId="00F9573A" w14:textId="480DFE14" w:rsidR="00F46CF7" w:rsidRDefault="00F46CF7" w:rsidP="00F46CF7">
      <w:pPr>
        <w:pStyle w:val="Caption"/>
      </w:pPr>
      <w:bookmarkStart w:id="45" w:name="_Ref23791973"/>
      <w:r>
        <w:t xml:space="preserve">Table </w:t>
      </w:r>
      <w:fldSimple w:instr=" SEQ Table \* ARABIC ">
        <w:r w:rsidR="00A475A9">
          <w:rPr>
            <w:noProof/>
          </w:rPr>
          <w:t>3</w:t>
        </w:r>
      </w:fldSimple>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4053CF">
      <w:pPr>
        <w:pStyle w:val="Heading2"/>
        <w:numPr>
          <w:ilvl w:val="1"/>
          <w:numId w:val="25"/>
        </w:numPr>
        <w:ind w:left="1080"/>
      </w:pPr>
      <w:bookmarkStart w:id="46" w:name="_Toc23840125"/>
      <w:r>
        <w:lastRenderedPageBreak/>
        <w:t>Data Acquisition System</w:t>
      </w:r>
      <w:r w:rsidR="005F1A4A">
        <w:t xml:space="preserve"> Hardware</w:t>
      </w:r>
      <w:bookmarkEnd w:id="46"/>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2265BFB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025F89">
        <w:instrText xml:space="preserve"> ADDIN EN.CITE &lt;EndNote&gt;&lt;Cite&gt;&lt;Author&gt;Kaya M&lt;/Author&gt;&lt;Year&gt;2018&lt;/Year&gt;&lt;RecNum&gt;12&lt;/RecNum&gt;&lt;DisplayText&gt;[8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025F89">
        <w:rPr>
          <w:noProof/>
        </w:rPr>
        <w:t>[80]</w:t>
      </w:r>
      <w:r w:rsidR="00D05175">
        <w:fldChar w:fldCharType="end"/>
      </w:r>
      <w:r w:rsidR="00D05175">
        <w:t xml:space="preserve">. </w:t>
      </w:r>
    </w:p>
    <w:p w14:paraId="7AF0F583" w14:textId="0907A797" w:rsidR="00D05175" w:rsidRDefault="00D05175" w:rsidP="005F1A4A">
      <w:pPr>
        <w:ind w:left="360"/>
      </w:pPr>
    </w:p>
    <w:p w14:paraId="05B50F38" w14:textId="62832FD0" w:rsidR="00D05175" w:rsidRPr="00CA501D" w:rsidRDefault="00D05175" w:rsidP="005F1A4A">
      <w:pPr>
        <w:ind w:left="360"/>
      </w:pPr>
      <w:r>
        <w:t xml:space="preserve">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A475A9">
        <w:t xml:space="preserve">Figure </w:t>
      </w:r>
      <w:r w:rsidR="00A475A9">
        <w:rPr>
          <w:noProof/>
        </w:rPr>
        <w:t>11</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A475A9">
        <w:t xml:space="preserve">Figure </w:t>
      </w:r>
      <w:r w:rsidR="00A475A9">
        <w:rPr>
          <w:noProof/>
        </w:rPr>
        <w:t>12</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1625F6">
        <w:t>Appendix A – Data Acquisition Board Schematic</w:t>
      </w:r>
      <w:r w:rsidR="001625F6">
        <w:fldChar w:fldCharType="end"/>
      </w:r>
      <w:bookmarkStart w:id="47" w:name="_GoBack"/>
      <w:bookmarkEnd w:id="47"/>
      <w:r>
        <w:t>.</w:t>
      </w:r>
    </w:p>
    <w:p w14:paraId="23730859" w14:textId="77777777" w:rsidR="002E0AB7" w:rsidRDefault="002E0AB7" w:rsidP="00D05175"/>
    <w:p w14:paraId="386135D9" w14:textId="3E3B294E" w:rsidR="002E0AB7" w:rsidRDefault="00F46CF7" w:rsidP="00F46CF7">
      <w:pPr>
        <w:pStyle w:val="Caption"/>
      </w:pPr>
      <w:bookmarkStart w:id="48" w:name="_Ref23792071"/>
      <w:r>
        <w:rPr>
          <w:noProof/>
          <w:lang w:eastAsia="en-AU"/>
        </w:rPr>
        <w:lastRenderedPageBreak/>
        <w:drawing>
          <wp:anchor distT="0" distB="0" distL="114300" distR="114300" simplePos="0" relativeHeight="251672576" behindDoc="0" locked="0" layoutInCell="1" allowOverlap="1" wp14:anchorId="5A1B7663" wp14:editId="268F5327">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28">
                      <a:extLst>
                        <a:ext uri="{BEBA8EAE-BF5A-486C-A8C5-ECC9F3942E4B}">
                          <a14:imgProps xmlns:a14="http://schemas.microsoft.com/office/drawing/2010/main">
                            <a14:imgLayer r:embed="rId29">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1</w:t>
        </w:r>
      </w:fldSimple>
      <w:bookmarkEnd w:id="48"/>
      <w:r>
        <w:t xml:space="preserve"> - The PCB layout of the Data Acquisition Board.</w:t>
      </w:r>
      <w:r w:rsidR="002E0AB7">
        <w:rPr>
          <w:noProof/>
          <w:lang w:eastAsia="en-AU"/>
        </w:rPr>
        <w:drawing>
          <wp:anchor distT="0" distB="0" distL="114300" distR="114300" simplePos="0" relativeHeight="251671552" behindDoc="0" locked="0" layoutInCell="1" allowOverlap="1" wp14:anchorId="7043AE8F" wp14:editId="6375C347">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175F8437" w:rsidR="00F46CF7" w:rsidRDefault="00F46CF7" w:rsidP="00F46CF7">
      <w:pPr>
        <w:pStyle w:val="Caption"/>
      </w:pPr>
      <w:bookmarkStart w:id="49" w:name="_Ref23792082"/>
      <w:r>
        <w:t xml:space="preserve">Figure </w:t>
      </w:r>
      <w:fldSimple w:instr=" SEQ Figure \* ARABIC ">
        <w:r w:rsidR="00A475A9">
          <w:rPr>
            <w:noProof/>
          </w:rPr>
          <w:t>12</w:t>
        </w:r>
      </w:fldSimple>
      <w:bookmarkEnd w:id="49"/>
      <w:r>
        <w:t xml:space="preserve"> - A 3D render of the Data Acquisition Board.</w:t>
      </w:r>
    </w:p>
    <w:p w14:paraId="0F4F5469" w14:textId="00514D78"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4 AA batteries in series to the 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01D4DB15" w14:textId="7291EF99" w:rsidR="00D948C1" w:rsidRDefault="00D948C1" w:rsidP="00D05175"/>
    <w:p w14:paraId="63A1C547" w14:textId="6AED6D31" w:rsidR="00D948C1" w:rsidRDefault="00D948C1" w:rsidP="00472E32">
      <w:pPr>
        <w:ind w:left="360"/>
      </w:pPr>
      <w:r>
        <w:t>The 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A475A9">
        <w:t xml:space="preserve">Table </w:t>
      </w:r>
      <w:r w:rsidR="00A475A9">
        <w:rPr>
          <w:noProof/>
        </w:rPr>
        <w:t>4</w:t>
      </w:r>
      <w:r w:rsidR="002D3AE2">
        <w:fldChar w:fldCharType="end"/>
      </w:r>
      <w:r>
        <w:t>.</w:t>
      </w:r>
    </w:p>
    <w:p w14:paraId="5CB50248" w14:textId="27255A7A" w:rsidR="002D3AE2" w:rsidRDefault="002D3AE2" w:rsidP="00D05175"/>
    <w:p w14:paraId="5F0CB763" w14:textId="067287A2" w:rsidR="002D3AE2" w:rsidRDefault="002D3AE2" w:rsidP="002D3AE2">
      <w:pPr>
        <w:pStyle w:val="Caption"/>
      </w:pPr>
      <w:bookmarkStart w:id="50" w:name="_Ref23792151"/>
      <w:r>
        <w:t xml:space="preserve">Table </w:t>
      </w:r>
      <w:fldSimple w:instr=" SEQ Table \* ARABIC ">
        <w:r w:rsidR="00A475A9">
          <w:rPr>
            <w:noProof/>
          </w:rPr>
          <w:t>4</w:t>
        </w:r>
      </w:fldSimple>
      <w:bookmarkEnd w:id="50"/>
      <w:r>
        <w:t xml:space="preserve"> - Interfac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25669086" w14:textId="4B72BEBC" w:rsidR="00D96EA9" w:rsidRDefault="00D96EA9" w:rsidP="00472E32">
      <w:pPr>
        <w:pStyle w:val="Heading2"/>
        <w:numPr>
          <w:ilvl w:val="1"/>
          <w:numId w:val="25"/>
        </w:numPr>
        <w:ind w:left="1080"/>
      </w:pPr>
      <w:bookmarkStart w:id="51" w:name="_Toc23840126"/>
      <w:r>
        <w:t>Data Acquisition System Software</w:t>
      </w:r>
      <w:bookmarkEnd w:id="51"/>
    </w:p>
    <w:p w14:paraId="1C05139E" w14:textId="7B1F60C8" w:rsidR="00D96EA9" w:rsidRDefault="00D96EA9" w:rsidP="00472E32">
      <w:pPr>
        <w:ind w:left="360"/>
      </w:pPr>
      <w:r>
        <w:t xml:space="preserve">The software for the ATmega328P on the Data Acquisition board will establish a connection with the ADS1299, set up the ADS1299 for the required configuration, establish a connection with the Bluetooth module, and facilitate real-time data transfer between these two devices. </w:t>
      </w:r>
    </w:p>
    <w:p w14:paraId="7DD0C154" w14:textId="77777777" w:rsidR="00287BE5" w:rsidRDefault="00287BE5" w:rsidP="00D96EA9"/>
    <w:p w14:paraId="5EFD78C0" w14:textId="7BDC328A" w:rsidR="008F79E6" w:rsidRDefault="00287BE5" w:rsidP="00905789">
      <w:pPr>
        <w:pStyle w:val="Heading3"/>
        <w:numPr>
          <w:ilvl w:val="2"/>
          <w:numId w:val="25"/>
        </w:numPr>
        <w:ind w:left="2160"/>
      </w:pPr>
      <w:bookmarkStart w:id="52" w:name="_Toc23840127"/>
      <w:r>
        <w:t xml:space="preserve">SPI </w:t>
      </w:r>
      <w:r w:rsidR="00596FCD">
        <w:t>Timing Requirements</w:t>
      </w:r>
      <w:r>
        <w:t xml:space="preserve"> for ADS1299</w:t>
      </w:r>
      <w:bookmarkEnd w:id="52"/>
    </w:p>
    <w:p w14:paraId="6762F769" w14:textId="751C02B0" w:rsidR="008F79E6" w:rsidRDefault="008F79E6" w:rsidP="00905789">
      <w:pPr>
        <w:ind w:left="1440"/>
        <w:rPr>
          <w:iCs/>
        </w:rPr>
      </w:pPr>
      <w:r>
        <w:t>There are several timing requirements necessary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rPr>
        <mc:AlternateContent>
          <mc:Choice Requires="wps">
            <w:drawing>
              <wp:anchor distT="0" distB="0" distL="114300" distR="114300" simplePos="0" relativeHeight="251760640" behindDoc="0" locked="0" layoutInCell="1" allowOverlap="1" wp14:anchorId="28CD18E5" wp14:editId="37D158E7">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A475A9" w:rsidRPr="00025F89" w:rsidRDefault="00A475A9"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6" type="#_x0000_t202" style="position:absolute;left:0;text-align:left;margin-left:5.8pt;margin-top:18.4pt;width:57pt;height:23.25pt;z-index:251760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CljIsMMQIAAFoEAAAOAAAAAAAAAAAAAAAAAC4C&#10;AABkcnMvZTJvRG9jLnhtbFBLAQItABQABgAIAAAAIQBwXtdd3gAAAAYBAAAPAAAAAAAAAAAAAAAA&#10;AIsEAABkcnMvZG93bnJldi54bWxQSwUGAAAAAAQABADzAAAAlgUAAAAA&#10;" filled="f" stroked="f" strokeweight=".5pt">
                <v:textbox>
                  <w:txbxContent>
                    <w:p w14:paraId="6CD4B605" w14:textId="76C50966" w:rsidR="00A475A9" w:rsidRPr="00025F89" w:rsidRDefault="00A475A9"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B51A3F"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905789">
      <w:pPr>
        <w:ind w:left="144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905789">
      <w:pPr>
        <w:ind w:left="144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905789">
      <w:pPr>
        <w:pStyle w:val="Heading3"/>
        <w:numPr>
          <w:ilvl w:val="2"/>
          <w:numId w:val="25"/>
        </w:numPr>
        <w:ind w:left="2160"/>
      </w:pPr>
      <w:bookmarkStart w:id="53" w:name="_Toc23840128"/>
      <w:r>
        <w:t>Configuring and Operating ADS1299</w:t>
      </w:r>
      <w:bookmarkEnd w:id="53"/>
    </w:p>
    <w:p w14:paraId="42F13E4F" w14:textId="3B8B2A63" w:rsidR="00287BE5" w:rsidRDefault="00287BE5" w:rsidP="00905789">
      <w:pPr>
        <w:ind w:left="144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21078FEC" w:rsidR="008073F4" w:rsidRDefault="00590F8E" w:rsidP="00905789">
      <w:pPr>
        <w:ind w:left="1440"/>
      </w:pPr>
      <w:r>
        <w:fldChar w:fldCharType="begin"/>
      </w:r>
      <w:r>
        <w:instrText xml:space="preserve"> REF _Ref23792682 \h </w:instrText>
      </w:r>
      <w:r>
        <w:fldChar w:fldCharType="separate"/>
      </w:r>
      <w:r w:rsidR="00A475A9">
        <w:t xml:space="preserve">Figure </w:t>
      </w:r>
      <w:r w:rsidR="00A475A9">
        <w:rPr>
          <w:noProof/>
        </w:rPr>
        <w:t>13</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A475A9">
        <w:t xml:space="preserve">Figure </w:t>
      </w:r>
      <w:r w:rsidR="00A475A9">
        <w:rPr>
          <w:noProof/>
        </w:rPr>
        <w:t>13</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should b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587E3F93" w:rsidR="00687790" w:rsidRDefault="00687790" w:rsidP="00905789">
      <w:pPr>
        <w:ind w:left="1440"/>
      </w:pPr>
    </w:p>
    <w:p w14:paraId="7E59DCD0" w14:textId="208BAE57" w:rsidR="00687790" w:rsidRDefault="00687790" w:rsidP="00905789">
      <w:pPr>
        <w:ind w:left="1440"/>
      </w:pPr>
      <w:r>
        <w:t xml:space="preserve">The ADS1299 has 10 functions, which will be enumerated, allowing for wrapper functions to be called using a switch-case structure. This will provide a higher-level interaction layer than what would be used if the protocol was interacted with directly. </w:t>
      </w:r>
    </w:p>
    <w:p w14:paraId="29AC0E6F" w14:textId="068EBD06" w:rsidR="00590F8E" w:rsidRDefault="00590F8E" w:rsidP="007100D0">
      <w:pPr>
        <w:ind w:left="720"/>
      </w:pPr>
    </w:p>
    <w:p w14:paraId="7F22DEAA" w14:textId="77777777" w:rsidR="00590F8E" w:rsidRDefault="00590F8E" w:rsidP="00905789">
      <w:pPr>
        <w:pStyle w:val="Heading3"/>
        <w:numPr>
          <w:ilvl w:val="2"/>
          <w:numId w:val="25"/>
        </w:numPr>
        <w:ind w:left="2160"/>
      </w:pPr>
      <w:bookmarkStart w:id="54" w:name="_Toc23840129"/>
      <w:r>
        <w:t>Processing and Transmission</w:t>
      </w:r>
      <w:bookmarkEnd w:id="54"/>
    </w:p>
    <w:p w14:paraId="77C52ADC" w14:textId="07258648" w:rsidR="00590F8E" w:rsidRDefault="00590F8E" w:rsidP="00905789">
      <w:pPr>
        <w:ind w:left="1440"/>
      </w:pPr>
      <w:r>
        <w:t xml:space="preserve">The data from the ADS1299 will then simply be sent over the UART serial bus to the Bluetooth module, where it will be transmitted to the Classification and Control board. An overview of the whole system is presented in </w:t>
      </w:r>
      <w:r>
        <w:fldChar w:fldCharType="begin"/>
      </w:r>
      <w:r>
        <w:instrText xml:space="preserve"> REF _Ref23792530 \h </w:instrText>
      </w:r>
      <w:r>
        <w:fldChar w:fldCharType="separate"/>
      </w:r>
      <w:r w:rsidR="00A475A9">
        <w:t xml:space="preserve">Figure </w:t>
      </w:r>
      <w:r w:rsidR="00A475A9">
        <w:rPr>
          <w:noProof/>
        </w:rPr>
        <w:t>14</w:t>
      </w:r>
      <w:r>
        <w:fldChar w:fldCharType="end"/>
      </w:r>
      <w:r>
        <w:t xml:space="preserve">. </w:t>
      </w:r>
    </w:p>
    <w:p w14:paraId="66757408" w14:textId="3E31262F" w:rsidR="00287BE5" w:rsidRDefault="00287BE5" w:rsidP="00287BE5"/>
    <w:p w14:paraId="54BB9A47" w14:textId="054BF42F" w:rsidR="00F22141" w:rsidRDefault="00590F8E" w:rsidP="00590F8E">
      <w:pPr>
        <w:pStyle w:val="Caption"/>
      </w:pPr>
      <w:bookmarkStart w:id="55" w:name="_Ref23792682"/>
      <w:r>
        <w:rPr>
          <w:noProof/>
        </w:rPr>
        <w:drawing>
          <wp:anchor distT="0" distB="0" distL="114300" distR="114300" simplePos="0" relativeHeight="251693056" behindDoc="0" locked="0" layoutInCell="1" allowOverlap="1" wp14:anchorId="162B052C" wp14:editId="754C7526">
            <wp:simplePos x="0" y="0"/>
            <wp:positionH relativeFrom="margin">
              <wp:posOffset>280832</wp:posOffset>
            </wp:positionH>
            <wp:positionV relativeFrom="margin">
              <wp:posOffset>4386</wp:posOffset>
            </wp:positionV>
            <wp:extent cx="4999355" cy="512826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9355" cy="51282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3</w:t>
        </w:r>
      </w:fldSimple>
      <w:bookmarkEnd w:id="55"/>
      <w:r>
        <w:t xml:space="preserve"> - ADS1299 configuration flowchart.</w:t>
      </w:r>
    </w:p>
    <w:p w14:paraId="5CB588AA" w14:textId="006960BC" w:rsidR="00F22141" w:rsidRDefault="00F22141" w:rsidP="00905789">
      <w:pPr>
        <w:pStyle w:val="Heading2"/>
        <w:numPr>
          <w:ilvl w:val="1"/>
          <w:numId w:val="25"/>
        </w:numPr>
        <w:ind w:left="1080"/>
      </w:pPr>
      <w:bookmarkStart w:id="56" w:name="_Toc23840130"/>
      <w:r>
        <w:t>Classification and Control Hardware</w:t>
      </w:r>
      <w:bookmarkEnd w:id="56"/>
    </w:p>
    <w:p w14:paraId="4AD17A58" w14:textId="71638128" w:rsidR="00F22141" w:rsidRDefault="00F22141" w:rsidP="00905789">
      <w:pPr>
        <w:ind w:left="360"/>
      </w:pPr>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157FFC7" w:rsidR="00F22141" w:rsidRDefault="00F22141" w:rsidP="00F22141"/>
    <w:p w14:paraId="4A731257" w14:textId="37C84CBC" w:rsidR="00F22141" w:rsidRDefault="00F22141" w:rsidP="00B00931">
      <w:pPr>
        <w:ind w:left="360"/>
      </w:pPr>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is representative of the data acquired in this application. If this is true, the data in </w:t>
      </w:r>
      <w:r>
        <w:fldChar w:fldCharType="begin"/>
      </w:r>
      <w:r w:rsidR="00025F89">
        <w:instrText xml:space="preserve"> ADDIN EN.CITE &lt;EndNote&gt;&lt;Cite&gt;&lt;Author&gt;Kaya M&lt;/Author&gt;&lt;Year&gt;2018&lt;/Year&gt;&lt;RecNum&gt;12&lt;/RecNum&gt;&lt;DisplayText&gt;[8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025F89">
        <w:rPr>
          <w:noProof/>
        </w:rPr>
        <w:t>[80]</w:t>
      </w:r>
      <w:r>
        <w:fldChar w:fldCharType="end"/>
      </w:r>
      <w:r>
        <w:t xml:space="preserve"> will be used as training data. However, </w:t>
      </w:r>
      <w:r w:rsidR="00A05B90">
        <w:t xml:space="preserve">if the differences are too large, and a reliable classifier cannot be trained using this data, a training paradigm will be devised to train the SVM using data acquired using this system. This training paradigm will be discussed further in </w:t>
      </w:r>
      <w:r w:rsidR="0094667F">
        <w:t xml:space="preserve">Section </w:t>
      </w:r>
      <w:r w:rsidR="0094667F">
        <w:fldChar w:fldCharType="begin"/>
      </w:r>
      <w:r w:rsidR="0094667F">
        <w:instrText xml:space="preserve"> REF _Ref23797823 \r \h </w:instrText>
      </w:r>
      <w:r w:rsidR="0094667F">
        <w:fldChar w:fldCharType="separate"/>
      </w:r>
      <w:r w:rsidR="00A475A9">
        <w:t>5.2</w:t>
      </w:r>
      <w:r w:rsidR="0094667F">
        <w:fldChar w:fldCharType="end"/>
      </w:r>
      <w:r w:rsidR="00A05B90">
        <w:t>.</w:t>
      </w:r>
    </w:p>
    <w:p w14:paraId="62664A6D" w14:textId="05DBCC2B" w:rsidR="00A05B90" w:rsidRDefault="00A05B90" w:rsidP="00F22141"/>
    <w:p w14:paraId="5C344F7B" w14:textId="77777777" w:rsidR="00590F8E" w:rsidRDefault="00590F8E" w:rsidP="00F22141"/>
    <w:p w14:paraId="750A344C" w14:textId="24F807D0" w:rsidR="00590F8E" w:rsidRDefault="00590F8E" w:rsidP="00F22141">
      <w:bookmarkStart w:id="57" w:name="_Ref23792530"/>
      <w:r>
        <w:rPr>
          <w:noProof/>
        </w:rPr>
        <w:drawing>
          <wp:anchor distT="0" distB="0" distL="114300" distR="114300" simplePos="0" relativeHeight="251694080" behindDoc="0" locked="0" layoutInCell="1" allowOverlap="1" wp14:anchorId="67D48737" wp14:editId="11372DD7">
            <wp:simplePos x="0" y="0"/>
            <wp:positionH relativeFrom="margin">
              <wp:posOffset>36284</wp:posOffset>
            </wp:positionH>
            <wp:positionV relativeFrom="margin">
              <wp:posOffset>4386</wp:posOffset>
            </wp:positionV>
            <wp:extent cx="5491480" cy="3102610"/>
            <wp:effectExtent l="0" t="0" r="0" b="254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2">
                      <a:extLst>
                        <a:ext uri="{28A0092B-C50C-407E-A947-70E740481C1C}">
                          <a14:useLocalDpi xmlns:a14="http://schemas.microsoft.com/office/drawing/2010/main" val="0"/>
                        </a:ext>
                      </a:extLst>
                    </a:blip>
                    <a:stretch>
                      <a:fillRect/>
                    </a:stretch>
                  </pic:blipFill>
                  <pic:spPr>
                    <a:xfrm>
                      <a:off x="0" y="0"/>
                      <a:ext cx="5491480" cy="310261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4</w:t>
        </w:r>
      </w:fldSimple>
      <w:bookmarkEnd w:id="57"/>
      <w:r>
        <w:t xml:space="preserve"> - Software module interface diagram for the Data Acquisition board.</w:t>
      </w:r>
    </w:p>
    <w:p w14:paraId="1D11F17D" w14:textId="77777777" w:rsidR="00590F8E" w:rsidRDefault="00590F8E" w:rsidP="00F22141"/>
    <w:p w14:paraId="4847747A" w14:textId="5454501F" w:rsidR="00A05B90" w:rsidRDefault="00A05B90" w:rsidP="00905789">
      <w:pPr>
        <w:ind w:left="360"/>
      </w:pPr>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 xml:space="preserve">tes with a 32-bit architecture, enabling greater precious and speed during arithmetic operations </w:t>
      </w:r>
      <w:r w:rsidR="00472E32">
        <w:fldChar w:fldCharType="begin"/>
      </w:r>
      <w:r w:rsidR="00472E32">
        <w:instrText xml:space="preserve"> ADDIN EN.CITE &lt;EndNote&gt;&lt;Cite&gt;&lt;Author&gt;Thornton&lt;/Author&gt;&lt;Year&gt;2016&lt;/Year&gt;&lt;RecNum&gt;76&lt;/RecNum&gt;&lt;DisplayText&gt;[8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472E32">
        <w:rPr>
          <w:noProof/>
        </w:rPr>
        <w:t>[8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4B0255F2" w14:textId="692252E9" w:rsidR="00297FB6" w:rsidRDefault="00297FB6" w:rsidP="00905789">
      <w:pPr>
        <w:ind w:left="360"/>
      </w:pPr>
    </w:p>
    <w:p w14:paraId="64D3AEDA" w14:textId="369BE721" w:rsidR="00905789" w:rsidRDefault="00297FB6" w:rsidP="00905789">
      <w:pPr>
        <w:ind w:left="360"/>
      </w:pPr>
      <w:r>
        <w:t>The PCB for the classification and control board will be developed</w:t>
      </w:r>
      <w:r w:rsidR="00472E32">
        <w:t xml:space="preserve"> next semester</w:t>
      </w:r>
      <w:r>
        <w:t xml:space="preserve">. Until that time, exact interface specifications remain to be determined. Subsequently, </w:t>
      </w:r>
      <w:r w:rsidR="00472E32">
        <w:fldChar w:fldCharType="begin"/>
      </w:r>
      <w:r w:rsidR="00472E32">
        <w:instrText xml:space="preserve"> REF _Ref23793027 \h </w:instrText>
      </w:r>
      <w:r w:rsidR="00472E32">
        <w:fldChar w:fldCharType="separate"/>
      </w:r>
      <w:r w:rsidR="00A475A9">
        <w:t xml:space="preserve">Table </w:t>
      </w:r>
      <w:r w:rsidR="00A475A9">
        <w:rPr>
          <w:noProof/>
        </w:rPr>
        <w:t>5</w:t>
      </w:r>
      <w:r w:rsidR="00472E32">
        <w:fldChar w:fldCharType="end"/>
      </w:r>
      <w:r>
        <w:t xml:space="preserve"> is subject to change. </w:t>
      </w:r>
    </w:p>
    <w:p w14:paraId="748DA4BC" w14:textId="77777777" w:rsidR="00905789" w:rsidRDefault="00905789">
      <w:pPr>
        <w:spacing w:after="160" w:line="259" w:lineRule="auto"/>
      </w:pPr>
      <w:r>
        <w:br w:type="page"/>
      </w:r>
    </w:p>
    <w:p w14:paraId="261C51B6" w14:textId="4CAF5A41" w:rsidR="00472E32" w:rsidRPr="00F22141" w:rsidRDefault="00472E32" w:rsidP="00472E32">
      <w:pPr>
        <w:pStyle w:val="Caption"/>
      </w:pPr>
      <w:bookmarkStart w:id="58" w:name="_Ref23793027"/>
      <w:r>
        <w:lastRenderedPageBreak/>
        <w:t xml:space="preserve">Table </w:t>
      </w:r>
      <w:fldSimple w:instr=" SEQ Table \* ARABIC ">
        <w:r w:rsidR="00A475A9">
          <w:rPr>
            <w:noProof/>
          </w:rPr>
          <w:t>5</w:t>
        </w:r>
      </w:fldSimple>
      <w:bookmarkEnd w:id="58"/>
      <w:r>
        <w:t xml:space="preserve"> -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67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6798C">
            <w:pPr>
              <w:jc w:val="center"/>
            </w:pPr>
            <w:r>
              <w:t>Interface</w:t>
            </w:r>
          </w:p>
        </w:tc>
        <w:tc>
          <w:tcPr>
            <w:tcW w:w="2918" w:type="dxa"/>
            <w:vAlign w:val="center"/>
          </w:tcPr>
          <w:p w14:paraId="54AC026C"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6798C">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6798C">
            <w:pPr>
              <w:jc w:val="center"/>
            </w:pPr>
            <w:r>
              <w:t>Bluetooth</w:t>
            </w:r>
          </w:p>
        </w:tc>
        <w:tc>
          <w:tcPr>
            <w:tcW w:w="2918" w:type="dxa"/>
            <w:vAlign w:val="center"/>
          </w:tcPr>
          <w:p w14:paraId="5C1BFF6A" w14:textId="6A2CAE40"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6798C">
            <w:pPr>
              <w:jc w:val="center"/>
            </w:pPr>
            <w:r>
              <w:t>SWD</w:t>
            </w:r>
          </w:p>
        </w:tc>
        <w:tc>
          <w:tcPr>
            <w:tcW w:w="2918" w:type="dxa"/>
            <w:vAlign w:val="center"/>
          </w:tcPr>
          <w:p w14:paraId="3B91B320" w14:textId="3CED4602"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6798C">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67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6798C">
            <w:pPr>
              <w:jc w:val="center"/>
            </w:pPr>
            <w:r>
              <w:t>DC Power In</w:t>
            </w:r>
          </w:p>
        </w:tc>
        <w:tc>
          <w:tcPr>
            <w:tcW w:w="2918" w:type="dxa"/>
            <w:vAlign w:val="center"/>
          </w:tcPr>
          <w:p w14:paraId="2EF9A6B8" w14:textId="391EBFCA"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6798C">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297FB6" w14:paraId="01957080" w14:textId="77777777" w:rsidTr="0006798C">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6798C">
            <w:pPr>
              <w:jc w:val="center"/>
            </w:pPr>
            <w:r>
              <w:t>Servo Headers</w:t>
            </w:r>
          </w:p>
        </w:tc>
        <w:tc>
          <w:tcPr>
            <w:tcW w:w="2918" w:type="dxa"/>
            <w:vAlign w:val="center"/>
          </w:tcPr>
          <w:p w14:paraId="2C0B50F7" w14:textId="42D40C8B"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394869F5" w:rsidR="00297FB6" w:rsidRDefault="006E6F4E" w:rsidP="0006798C">
            <w:pPr>
              <w:jc w:val="center"/>
              <w:cnfStyle w:val="000000000000" w:firstRow="0" w:lastRow="0" w:firstColumn="0" w:lastColumn="0" w:oddVBand="0" w:evenVBand="0" w:oddHBand="0" w:evenHBand="0" w:firstRowFirstColumn="0" w:firstRowLastColumn="0" w:lastRowFirstColumn="0" w:lastRowLastColumn="0"/>
            </w:pPr>
            <w:r>
              <w:t xml:space="preserve">6 </w:t>
            </w:r>
            <w:r w:rsidR="009A61AD">
              <w:t>×</w:t>
            </w:r>
            <w:r>
              <w:t xml:space="preserve"> 3 pin headers to power and control the servos. One connector per finger, one for the wrist. </w:t>
            </w:r>
          </w:p>
        </w:tc>
      </w:tr>
    </w:tbl>
    <w:p w14:paraId="5E3F052D" w14:textId="77777777" w:rsidR="009E4806" w:rsidRDefault="009E4806" w:rsidP="009E4806">
      <w:pPr>
        <w:ind w:left="360"/>
      </w:pPr>
    </w:p>
    <w:p w14:paraId="0EFAE843" w14:textId="2B23112F" w:rsidR="006E6F4E" w:rsidRDefault="006E6F4E" w:rsidP="009E4806">
      <w:pPr>
        <w:ind w:left="360"/>
      </w:pPr>
      <w:r>
        <w:t xml:space="preserve">The control and classification board will be installed inside the prosthetic arm. Using Autodesk </w:t>
      </w:r>
      <w:proofErr w:type="spellStart"/>
      <w:r>
        <w:t>Tinkercad</w:t>
      </w:r>
      <w:proofErr w:type="spellEnd"/>
      <w:r>
        <w:t xml:space="preserve">, the boundaries to the board void were determined. These are presented in </w:t>
      </w:r>
      <w:r w:rsidR="00472E32">
        <w:fldChar w:fldCharType="begin"/>
      </w:r>
      <w:r w:rsidR="00472E32">
        <w:instrText xml:space="preserve"> REF _Ref23793155 \h </w:instrText>
      </w:r>
      <w:r w:rsidR="00472E32">
        <w:fldChar w:fldCharType="separate"/>
      </w:r>
      <w:r w:rsidR="00A475A9">
        <w:t xml:space="preserve">Figure </w:t>
      </w:r>
      <w:r w:rsidR="00A475A9">
        <w:rPr>
          <w:noProof/>
        </w:rPr>
        <w:t>15</w:t>
      </w:r>
      <w:r w:rsidR="00472E32">
        <w:fldChar w:fldCharType="end"/>
      </w:r>
      <w:r>
        <w:t xml:space="preserve">. This figure shows the board </w:t>
      </w:r>
      <w:proofErr w:type="spellStart"/>
      <w:r>
        <w:t>cutouts</w:t>
      </w:r>
      <w:proofErr w:type="spellEnd"/>
      <w:r>
        <w:t xml:space="preserve"> required to fit in the void. </w:t>
      </w:r>
    </w:p>
    <w:p w14:paraId="5F1B51E1" w14:textId="362119C5" w:rsidR="00905789" w:rsidRDefault="00905789" w:rsidP="009E4806">
      <w:pPr>
        <w:ind w:left="360"/>
      </w:pPr>
    </w:p>
    <w:p w14:paraId="5629F833" w14:textId="28325B7A" w:rsidR="00905789" w:rsidRDefault="00905789" w:rsidP="009E4806">
      <w:pPr>
        <w:ind w:left="360"/>
        <w:rPr>
          <w:color w:val="222222"/>
        </w:rPr>
      </w:pPr>
      <w:r w:rsidRPr="00D96EA9">
        <w:t>Once the classifier has determined the state of the hand, an appropriate PWM control signal will be distributed to each finger, which will be present at each of the servo connection headers</w:t>
      </w:r>
      <w:r>
        <w:rPr>
          <w:color w:val="222222"/>
        </w:rPr>
        <w:t>.</w:t>
      </w:r>
    </w:p>
    <w:p w14:paraId="2EEC19EF" w14:textId="32ABABA9" w:rsidR="00905789" w:rsidRDefault="00905789" w:rsidP="009E4806">
      <w:pPr>
        <w:ind w:left="360"/>
        <w:rPr>
          <w:color w:val="222222"/>
        </w:rPr>
      </w:pPr>
    </w:p>
    <w:p w14:paraId="39941A8B" w14:textId="6125457B" w:rsidR="00905789" w:rsidRDefault="00905789" w:rsidP="009E4806">
      <w:pPr>
        <w:ind w:left="360"/>
        <w:rPr>
          <w:color w:val="222222"/>
        </w:rPr>
      </w:pPr>
      <w:r>
        <w:rPr>
          <w:color w:val="222222"/>
        </w:rPr>
        <w:t xml:space="preserve">It is predicted that the Classification and Control Software will follow and architecture similar to that presented in </w:t>
      </w:r>
      <w:r w:rsidR="00474D33">
        <w:rPr>
          <w:color w:val="222222"/>
        </w:rPr>
        <w:fldChar w:fldCharType="begin"/>
      </w:r>
      <w:r w:rsidR="00474D33">
        <w:rPr>
          <w:color w:val="222222"/>
        </w:rPr>
        <w:instrText xml:space="preserve"> REF _Ref23793773 \h </w:instrText>
      </w:r>
      <w:r w:rsidR="00474D33">
        <w:rPr>
          <w:color w:val="222222"/>
        </w:rPr>
      </w:r>
      <w:r w:rsidR="00474D33">
        <w:rPr>
          <w:color w:val="222222"/>
        </w:rPr>
        <w:fldChar w:fldCharType="separate"/>
      </w:r>
      <w:r w:rsidR="00A475A9">
        <w:t xml:space="preserve">Figure </w:t>
      </w:r>
      <w:r w:rsidR="00A475A9">
        <w:rPr>
          <w:noProof/>
        </w:rPr>
        <w:t>16</w:t>
      </w:r>
      <w:r w:rsidR="00474D33">
        <w:rPr>
          <w:color w:val="222222"/>
        </w:rPr>
        <w:fldChar w:fldCharType="end"/>
      </w:r>
      <w:r>
        <w:rPr>
          <w:color w:val="222222"/>
        </w:rPr>
        <w:t>.</w:t>
      </w:r>
    </w:p>
    <w:p w14:paraId="026C8EB0" w14:textId="19AA9ABB" w:rsidR="00474D33" w:rsidRDefault="00474D33" w:rsidP="00905789">
      <w:pPr>
        <w:rPr>
          <w:color w:val="222222"/>
        </w:rPr>
      </w:pPr>
    </w:p>
    <w:p w14:paraId="0613D78A" w14:textId="77777777" w:rsidR="00474D33" w:rsidRDefault="00474D33" w:rsidP="009E4806">
      <w:pPr>
        <w:pStyle w:val="Heading2"/>
        <w:keepNext w:val="0"/>
        <w:keepLines w:val="0"/>
        <w:numPr>
          <w:ilvl w:val="1"/>
          <w:numId w:val="25"/>
        </w:numPr>
        <w:spacing w:before="0" w:line="320" w:lineRule="atLeast"/>
        <w:ind w:left="1080"/>
        <w:rPr>
          <w:color w:val="000000"/>
          <w:szCs w:val="32"/>
        </w:rPr>
      </w:pPr>
      <w:bookmarkStart w:id="59" w:name="_Toc23840131"/>
      <w:r>
        <w:rPr>
          <w:color w:val="000000"/>
          <w:szCs w:val="32"/>
        </w:rPr>
        <w:t>3D Printed Prosthetic Arm</w:t>
      </w:r>
      <w:bookmarkEnd w:id="59"/>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6298A324" w14:textId="1E86ACCB"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Pr>
          <w:color w:val="000000"/>
        </w:rPr>
        <w:instrText xml:space="preserve"> ADDIN EN.CITE &lt;EndNote&gt;&lt;Cite&gt;&lt;Author&gt;Mota&lt;/Author&gt;&lt;Year&gt;2017&lt;/Year&gt;&lt;RecNum&gt;77&lt;/RecNum&gt;&lt;DisplayText&gt;[85]&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Pr>
          <w:noProof/>
          <w:color w:val="000000"/>
        </w:rPr>
        <w:t>[85]</w:t>
      </w:r>
      <w:r>
        <w:rPr>
          <w:color w:val="000000"/>
        </w:rPr>
        <w:fldChar w:fldCharType="end"/>
      </w:r>
      <w:r>
        <w:rPr>
          <w:color w:val="000000"/>
        </w:rPr>
        <w:t xml:space="preserve">. </w:t>
      </w:r>
    </w:p>
    <w:p w14:paraId="3A4772C6" w14:textId="620AD9F6" w:rsidR="00474D33" w:rsidRDefault="00474D33" w:rsidP="009E4806">
      <w:pPr>
        <w:ind w:left="360"/>
      </w:pPr>
    </w:p>
    <w:p w14:paraId="0A88E22C" w14:textId="77777777" w:rsidR="00474D33" w:rsidRDefault="00474D33" w:rsidP="009E4806">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w:t>
      </w:r>
    </w:p>
    <w:p w14:paraId="7B61B8F5" w14:textId="49B5B770" w:rsidR="00474D33" w:rsidRDefault="00474D33" w:rsidP="00474D33">
      <w:pPr>
        <w:pStyle w:val="Caption"/>
      </w:pPr>
      <w:bookmarkStart w:id="60" w:name="_Ref23793155"/>
      <w:r>
        <w:lastRenderedPageBreak/>
        <w:t xml:space="preserve">Figure </w:t>
      </w:r>
      <w:fldSimple w:instr=" SEQ Figure \* ARABIC ">
        <w:r w:rsidR="00A475A9">
          <w:rPr>
            <w:noProof/>
          </w:rPr>
          <w:t>15</w:t>
        </w:r>
      </w:fldSimple>
      <w:bookmarkEnd w:id="60"/>
      <w:r>
        <w:t xml:space="preserve"> - A CAD model of the prosthetic forearm, with a shape representing the maximum PCB area.</w:t>
      </w:r>
    </w:p>
    <w:p w14:paraId="419BC5C5" w14:textId="33CCCC20" w:rsidR="00474D33" w:rsidRDefault="00474D33" w:rsidP="00474D33">
      <w:pPr>
        <w:rPr>
          <w:color w:val="000000"/>
        </w:rPr>
      </w:pPr>
      <w:r>
        <w:rPr>
          <w:noProof/>
        </w:rPr>
        <mc:AlternateContent>
          <mc:Choice Requires="wpg">
            <w:drawing>
              <wp:anchor distT="0" distB="0" distL="114300" distR="114300" simplePos="0" relativeHeight="251683840" behindDoc="0" locked="0" layoutInCell="1" allowOverlap="1" wp14:anchorId="1306FFF2" wp14:editId="0CE64E7A">
                <wp:simplePos x="0" y="0"/>
                <wp:positionH relativeFrom="margin">
                  <wp:align>center</wp:align>
                </wp:positionH>
                <wp:positionV relativeFrom="margin">
                  <wp:align>top</wp:align>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3">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A475A9" w:rsidRDefault="00A475A9"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A475A9" w:rsidRDefault="00A475A9" w:rsidP="006E6F4E">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A475A9" w:rsidRDefault="00A475A9" w:rsidP="006E6F4E">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A475A9" w:rsidRDefault="00A475A9" w:rsidP="006E6F4E">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77" style="position:absolute;margin-left:0;margin-top:0;width:438.25pt;height:502.5pt;z-index:251683840;mso-position-horizontal:center;mso-position-horizontal-relative:margin;mso-position-vertical:top;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">
                <v:shape id="Picture 20" o:spid="_x0000_s1078"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4" o:title="" chromakey="#fafafa"/>
                </v:shape>
                <v:shape id="Text Box 23" o:spid="_x0000_s1079"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A475A9" w:rsidRDefault="00A475A9" w:rsidP="006E6F4E">
                        <w:pPr>
                          <w:jc w:val="center"/>
                        </w:pPr>
                        <w:r>
                          <w:t xml:space="preserve">Prosthetic Forearm  </w:t>
                        </w:r>
                      </w:p>
                    </w:txbxContent>
                  </v:textbox>
                </v:shape>
                <v:shape id="Text Box 24" o:spid="_x0000_s1080"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A475A9" w:rsidRDefault="00A475A9" w:rsidP="006E6F4E">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81"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2"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A475A9" w:rsidRDefault="00A475A9" w:rsidP="006E6F4E">
                        <w:pPr>
                          <w:jc w:val="center"/>
                        </w:pPr>
                        <w:r>
                          <w:t xml:space="preserve">52.00mm  </w:t>
                        </w:r>
                      </w:p>
                    </w:txbxContent>
                  </v:textbox>
                </v:shape>
                <v:line id="Straight Connector 27" o:spid="_x0000_s1083"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4"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A475A9" w:rsidRDefault="00A475A9" w:rsidP="006E6F4E">
                        <w:pPr>
                          <w:jc w:val="center"/>
                        </w:pPr>
                        <w:r>
                          <w:t xml:space="preserve">62.85mm  </w:t>
                        </w:r>
                      </w:p>
                    </w:txbxContent>
                  </v:textbox>
                </v:shape>
                <w10:wrap type="topAndBottom" anchorx="margin" anchory="margin"/>
              </v:group>
            </w:pict>
          </mc:Fallback>
        </mc:AlternateContent>
      </w:r>
    </w:p>
    <w:p w14:paraId="465FE15E" w14:textId="7998C100" w:rsidR="00474D33" w:rsidRPr="00D96EA9" w:rsidRDefault="00474D33" w:rsidP="009E4806">
      <w:pPr>
        <w:ind w:left="360"/>
      </w:pPr>
      <w:r>
        <w:rPr>
          <w:color w:val="000000"/>
        </w:rPr>
        <w:t xml:space="preserve">smaller sized servo, the Tower Pro MG996 was used. These servos 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p>
    <w:p w14:paraId="5558AFDF" w14:textId="2AAFC9CE" w:rsidR="00474D33" w:rsidRDefault="00474D33" w:rsidP="009E4806">
      <w:pPr>
        <w:ind w:left="360"/>
      </w:pPr>
    </w:p>
    <w:p w14:paraId="34DDABEB" w14:textId="3719262C" w:rsidR="00E90836" w:rsidRDefault="00E90836" w:rsidP="009E4806">
      <w:pPr>
        <w:ind w:left="360"/>
      </w:pPr>
    </w:p>
    <w:p w14:paraId="5ADA2A9E" w14:textId="77777777" w:rsidR="00E90836" w:rsidRDefault="00E90836" w:rsidP="009E4806">
      <w:pPr>
        <w:ind w:left="360"/>
      </w:pPr>
    </w:p>
    <w:p w14:paraId="7F2C904F" w14:textId="361F1EF2" w:rsidR="009E4806" w:rsidRDefault="009E4806" w:rsidP="009E4806">
      <w:pPr>
        <w:pStyle w:val="Caption"/>
        <w:rPr>
          <w:color w:val="000000"/>
        </w:rPr>
      </w:pPr>
      <w:bookmarkStart w:id="61" w:name="_Ref23793773"/>
      <w:r>
        <w:rPr>
          <w:noProof/>
          <w:color w:val="222222"/>
        </w:rPr>
        <w:lastRenderedPageBreak/>
        <w:drawing>
          <wp:anchor distT="0" distB="0" distL="114300" distR="114300" simplePos="0" relativeHeight="251696128" behindDoc="0" locked="0" layoutInCell="1" allowOverlap="1" wp14:anchorId="48699E42" wp14:editId="7A5D48BA">
            <wp:simplePos x="0" y="0"/>
            <wp:positionH relativeFrom="margin">
              <wp:posOffset>-1962</wp:posOffset>
            </wp:positionH>
            <wp:positionV relativeFrom="margin">
              <wp:posOffset>-1962</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6</w:t>
        </w:r>
      </w:fldSimple>
      <w:bookmarkEnd w:id="61"/>
      <w:r>
        <w:t xml:space="preserve"> - </w:t>
      </w:r>
      <w:r w:rsidRPr="005C3AAF">
        <w:t xml:space="preserve">Software module interface diagram for the </w:t>
      </w:r>
      <w:r>
        <w:t>Classification and Control</w:t>
      </w:r>
      <w:r w:rsidRPr="005C3AAF">
        <w:t xml:space="preserve"> board.</w:t>
      </w:r>
    </w:p>
    <w:p w14:paraId="0EDBC887" w14:textId="3FF10FA5" w:rsidR="00474D33" w:rsidRPr="009E4806" w:rsidRDefault="00474D33" w:rsidP="009E4806">
      <w:pPr>
        <w:ind w:left="360"/>
        <w:rPr>
          <w:color w:val="000000"/>
        </w:rPr>
      </w:pPr>
      <w:r w:rsidRPr="00D96EA9">
        <w:t>The hand operates by rotating the servos inside the forearm. Ligaments of nylon braid connect each</w:t>
      </w:r>
      <w:r>
        <w:rPr>
          <w:color w:val="000000"/>
        </w:rPr>
        <w:t xml:space="preserve"> side of the servo horn to the fingertip of the corresponding finger. When closing the hand, the servo horn turns through 180</w:t>
      </w:r>
      <w:r>
        <w:rPr>
          <w:color w:val="000000"/>
          <w:vertAlign w:val="superscript"/>
        </w:rPr>
        <w:t>o</w:t>
      </w:r>
      <w:r>
        <w:rPr>
          <w:color w:val="000000"/>
        </w:rPr>
        <w:t>, increasing the tension on the tensor</w:t>
      </w:r>
      <w:r w:rsidR="009E4806">
        <w:rPr>
          <w:color w:val="000000"/>
        </w:rPr>
        <w:t xml:space="preserve"> </w:t>
      </w:r>
      <w:r>
        <w:rPr>
          <w:color w:val="000000"/>
        </w:rPr>
        <w:t xml:space="preserve">ligament running along the superior side of the hand while simultaneously decreasing tension on the extensor ligament on the inferior side of the hand. This causes the finger to contract. The fingers are hinged by slotting a pin of filament into the holes located at the </w:t>
      </w:r>
      <w:r w:rsidRPr="00D96EA9">
        <w:t>joints. The pins are then friction mounted to the external casing of the hinge, while the internal component is free to rotate.</w:t>
      </w:r>
    </w:p>
    <w:p w14:paraId="57EF2DD0" w14:textId="68D19A4F" w:rsidR="00BF28BA" w:rsidRPr="00D96EA9" w:rsidRDefault="00BF28BA" w:rsidP="009E4806">
      <w:pPr>
        <w:ind w:left="360"/>
      </w:pPr>
    </w:p>
    <w:p w14:paraId="12F73DB1" w14:textId="59166F52" w:rsidR="00BF28BA" w:rsidRDefault="00BF28BA" w:rsidP="009E4806">
      <w:pPr>
        <w:ind w:left="360"/>
        <w:rPr>
          <w:color w:val="222222"/>
        </w:rPr>
      </w:pPr>
      <w:r w:rsidRPr="00D96EA9">
        <w:t>The arm was straightforward to assemble. Minimal tools were required, as most of the components fit</w:t>
      </w:r>
      <w:r>
        <w:rPr>
          <w:color w:val="000000"/>
        </w:rPr>
        <w:t xml:space="preserve"> together using Phillips head screws or Loctite 401. Loctite 401 was used on recommendation from Loctite for fusing nylon components. Other thermoplastics may produce a less successful bond between the components.</w:t>
      </w:r>
    </w:p>
    <w:p w14:paraId="32066B3F" w14:textId="109FB902" w:rsidR="00BF28BA" w:rsidRDefault="00BF28BA" w:rsidP="00BF28BA">
      <w:pPr>
        <w:pStyle w:val="NormalWeb"/>
        <w:spacing w:after="0" w:afterAutospacing="0" w:line="240" w:lineRule="atLeast"/>
        <w:rPr>
          <w:color w:val="222222"/>
        </w:rPr>
      </w:pPr>
    </w:p>
    <w:p w14:paraId="3B4D0F5A" w14:textId="22D22AB6" w:rsidR="00BF28BA" w:rsidRDefault="00BF28BA" w:rsidP="009E4806">
      <w:pPr>
        <w:pStyle w:val="Heading2"/>
        <w:keepNext w:val="0"/>
        <w:keepLines w:val="0"/>
        <w:numPr>
          <w:ilvl w:val="1"/>
          <w:numId w:val="25"/>
        </w:numPr>
        <w:spacing w:line="320" w:lineRule="atLeast"/>
        <w:ind w:left="1080"/>
        <w:rPr>
          <w:color w:val="000000"/>
          <w:szCs w:val="32"/>
        </w:rPr>
      </w:pPr>
      <w:bookmarkStart w:id="62" w:name="_Toc23840132"/>
      <w:r>
        <w:rPr>
          <w:color w:val="000000"/>
          <w:szCs w:val="32"/>
        </w:rPr>
        <w:t>Demonstration Hardware and Software</w:t>
      </w:r>
      <w:bookmarkEnd w:id="62"/>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053CF">
      <w:pPr>
        <w:pStyle w:val="Heading3"/>
        <w:numPr>
          <w:ilvl w:val="2"/>
          <w:numId w:val="25"/>
        </w:numPr>
        <w:spacing w:before="0"/>
        <w:ind w:left="2160"/>
        <w:rPr>
          <w:color w:val="222222"/>
        </w:rPr>
      </w:pPr>
      <w:bookmarkStart w:id="63" w:name="_Toc23840133"/>
      <w:r>
        <w:t>Demonstration App</w:t>
      </w:r>
      <w:bookmarkEnd w:id="63"/>
    </w:p>
    <w:p w14:paraId="5AA814DC" w14:textId="77777777" w:rsidR="00BF28BA" w:rsidRDefault="00BF28BA" w:rsidP="004053CF">
      <w:pPr>
        <w:pStyle w:val="NormalWeb"/>
        <w:spacing w:before="0" w:beforeAutospacing="0" w:after="0" w:afterAutospacing="0" w:line="240" w:lineRule="atLeast"/>
        <w:ind w:left="1440"/>
        <w:rPr>
          <w:color w:val="222222"/>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 by the user, the app sends “&lt;</w:t>
      </w:r>
      <w:proofErr w:type="spellStart"/>
      <w:r>
        <w:rPr>
          <w:color w:val="000000"/>
        </w:rPr>
        <w:t>Servo_Name</w:t>
      </w:r>
      <w:proofErr w:type="spellEnd"/>
      <w:r>
        <w:rPr>
          <w:color w:val="000000"/>
        </w:rPr>
        <w:t>&gt;: &lt;position&gt;\n” where &lt;</w:t>
      </w:r>
      <w:proofErr w:type="spellStart"/>
      <w:r>
        <w:rPr>
          <w:color w:val="000000"/>
        </w:rPr>
        <w:t>Servo_Name</w:t>
      </w:r>
      <w:proofErr w:type="spellEnd"/>
      <w:r>
        <w:rPr>
          <w:color w:val="000000"/>
        </w:rPr>
        <w:t xml:space="preserve">&gt; is the servo being </w:t>
      </w:r>
      <w:r>
        <w:rPr>
          <w:color w:val="000000"/>
        </w:rPr>
        <w:lastRenderedPageBreak/>
        <w:t>controlled, e.g. “wrist”, and &lt;position&gt; is the slider position in percent, where 0 corresponds to fully closed and 100 corresponds to fully open. Additionally, there are 3 buttons along the bottom of the screen to set the hand to preselected 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7D3513A9" w14:textId="77142FC9" w:rsidR="00BF28BA" w:rsidRDefault="00BF28BA" w:rsidP="00BF28BA">
      <w:pPr>
        <w:pStyle w:val="NormalWeb"/>
        <w:spacing w:after="0" w:afterAutospacing="0" w:line="240" w:lineRule="atLeast"/>
        <w:rPr>
          <w:color w:val="222222"/>
        </w:rPr>
      </w:pPr>
    </w:p>
    <w:p w14:paraId="78403D84" w14:textId="43115BC9" w:rsidR="00BF28BA" w:rsidRDefault="00BF28BA" w:rsidP="004053CF">
      <w:pPr>
        <w:pStyle w:val="Heading3"/>
        <w:numPr>
          <w:ilvl w:val="2"/>
          <w:numId w:val="25"/>
        </w:numPr>
        <w:ind w:left="2160"/>
        <w:rPr>
          <w:color w:val="000000"/>
          <w:szCs w:val="28"/>
        </w:rPr>
      </w:pPr>
      <w:bookmarkStart w:id="64" w:name="_Toc23840134"/>
      <w:r w:rsidRPr="001917F8">
        <w:t>Demonstration Board Hardware</w:t>
      </w:r>
      <w:bookmarkEnd w:id="64"/>
    </w:p>
    <w:p w14:paraId="5384EC5C" w14:textId="1E556C7D" w:rsidR="00BF28BA" w:rsidRDefault="00BF28BA" w:rsidP="00BF28BA">
      <w:pPr>
        <w:pStyle w:val="NormalWeb"/>
        <w:spacing w:after="0" w:afterAutospacing="0" w:line="240" w:lineRule="atLeast"/>
        <w:ind w:left="144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small space available limits the demonstration board to including the minimal hardware required to operate the arm wirelessly. This limits the components to:</w:t>
      </w:r>
    </w:p>
    <w:p w14:paraId="2D6C658E" w14:textId="0B5F4548" w:rsidR="00BF28BA" w:rsidRDefault="00BF28BA" w:rsidP="001917F8">
      <w:pPr>
        <w:pStyle w:val="NormalWeb"/>
        <w:numPr>
          <w:ilvl w:val="0"/>
          <w:numId w:val="20"/>
        </w:numPr>
        <w:spacing w:after="0" w:afterAutospacing="0" w:line="240" w:lineRule="atLeast"/>
        <w:ind w:left="2340"/>
        <w:rPr>
          <w:color w:val="222222"/>
        </w:rPr>
      </w:pPr>
      <w:r>
        <w:rPr>
          <w:color w:val="000000"/>
        </w:rPr>
        <w:t>an Arduino Nano, soldered directly to the PCB,</w:t>
      </w:r>
    </w:p>
    <w:p w14:paraId="3280D426" w14:textId="6C16149B" w:rsidR="00BF28BA" w:rsidRDefault="00BF28BA" w:rsidP="001917F8">
      <w:pPr>
        <w:pStyle w:val="NormalWeb"/>
        <w:numPr>
          <w:ilvl w:val="0"/>
          <w:numId w:val="20"/>
        </w:numPr>
        <w:spacing w:after="0" w:afterAutospacing="0" w:line="240" w:lineRule="atLeast"/>
        <w:ind w:left="2340"/>
        <w:rPr>
          <w:color w:val="222222"/>
        </w:rPr>
      </w:pPr>
      <w:r>
        <w:rPr>
          <w:color w:val="000000"/>
        </w:rPr>
        <w:t>an HC-05 Bluetooth Module, soldered directly to the PCB,</w:t>
      </w:r>
    </w:p>
    <w:p w14:paraId="13578E4C" w14:textId="67BB37D0" w:rsidR="00BF28BA" w:rsidRDefault="00BF28BA" w:rsidP="001917F8">
      <w:pPr>
        <w:pStyle w:val="NormalWeb"/>
        <w:numPr>
          <w:ilvl w:val="0"/>
          <w:numId w:val="20"/>
        </w:numPr>
        <w:spacing w:after="0" w:afterAutospacing="0" w:line="240" w:lineRule="atLeast"/>
        <w:ind w:left="2340"/>
        <w:rPr>
          <w:color w:val="222222"/>
        </w:rPr>
      </w:pPr>
      <w:r>
        <w:rPr>
          <w:color w:val="000000"/>
        </w:rPr>
        <w:t>a DC power jack, and</w:t>
      </w:r>
    </w:p>
    <w:p w14:paraId="124319D5" w14:textId="7FC9BDFA" w:rsidR="0060068C" w:rsidRPr="0060068C" w:rsidRDefault="00BF28BA" w:rsidP="0060068C">
      <w:pPr>
        <w:pStyle w:val="NormalWeb"/>
        <w:numPr>
          <w:ilvl w:val="0"/>
          <w:numId w:val="20"/>
        </w:numPr>
        <w:spacing w:after="0" w:afterAutospacing="0" w:line="240" w:lineRule="atLeast"/>
        <w:ind w:left="2340"/>
        <w:rPr>
          <w:color w:val="222222"/>
        </w:rPr>
      </w:pPr>
      <w:r>
        <w:rPr>
          <w:color w:val="000000"/>
        </w:rPr>
        <w:t>the 6 servo headers for the servos.</w:t>
      </w:r>
    </w:p>
    <w:p w14:paraId="53C2AB17" w14:textId="6346A189" w:rsidR="0060068C" w:rsidRDefault="00BF28BA" w:rsidP="0060068C">
      <w:pPr>
        <w:pStyle w:val="NormalWeb"/>
        <w:spacing w:after="0" w:afterAutospacing="0" w:line="240" w:lineRule="atLeast"/>
        <w:ind w:left="1440"/>
        <w:rPr>
          <w:color w:val="000000"/>
        </w:rPr>
      </w:pPr>
      <w:r>
        <w:rPr>
          <w:color w:val="000000"/>
        </w:rPr>
        <w:t xml:space="preserve">Building the demonstration board around the Arduino Nano will accelerat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A475A9">
        <w:t xml:space="preserve">Figure </w:t>
      </w:r>
      <w:r w:rsidR="00A475A9">
        <w:rPr>
          <w:noProof/>
        </w:rPr>
        <w:t>17</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4736" behindDoc="0" locked="0" layoutInCell="1" allowOverlap="1" wp14:anchorId="4020A78A" wp14:editId="17CFDCC1">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3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A475A9" w:rsidRPr="0060068C" w:rsidRDefault="00A475A9"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A475A9" w:rsidRPr="0060068C" w:rsidRDefault="00A475A9"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5" style="position:absolute;left:0;text-align:left;margin-left:83.35pt;margin-top:.1pt;width:271.15pt;height:328.05pt;z-index:25176473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6U3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YodC27UQy2dECiK4sq4luymhNndUmzlV&#10;uCQBELj4mU945JXAZqJreaQQ6str/XY+zgyjHtng0pV5+u81tRWp+tDgNGcWarilOSMeT0MYan9k&#10;sT/SrOsrAZoEuGJK5pp2vqn6Zq5E/Yj74aXdFUO0Ydg780zfvDKwMID7JeOXl67dFrq75l6iPLbE&#10;t1r6sH2kSnaCa3CAH0WPnyPdbee2EL8E6fLSifIuq8C6NYDl/wrUkI/2crcDtcOidQPYPwXUYRj4&#10;8ST8qVDtrh6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NvpTcw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086"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7"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38" o:title=""/>
                  </v:shape>
                  <v:shape id="Picture 34" o:spid="_x0000_s1088"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39" o:title="" croptop="1478f" cropbottom="1529f" cropleft="2903f" cropright="4943f"/>
                  </v:shape>
                </v:group>
                <v:shape id="Text Box 85" o:spid="_x0000_s1089"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A475A9" w:rsidRPr="0060068C" w:rsidRDefault="00A475A9" w:rsidP="0060068C">
                        <w:pPr>
                          <w:jc w:val="center"/>
                          <w:rPr>
                            <w:lang w:val="en-US"/>
                          </w:rPr>
                        </w:pPr>
                        <w:r>
                          <w:rPr>
                            <w:lang w:val="en-US"/>
                          </w:rPr>
                          <w:t>(a)</w:t>
                        </w:r>
                      </w:p>
                    </w:txbxContent>
                  </v:textbox>
                </v:shape>
                <v:shape id="Text Box 86" o:spid="_x0000_s1090"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A475A9" w:rsidRPr="0060068C" w:rsidRDefault="00A475A9" w:rsidP="0060068C">
                        <w:pPr>
                          <w:jc w:val="center"/>
                          <w:rPr>
                            <w:lang w:val="en-US"/>
                          </w:rPr>
                        </w:pPr>
                        <w:r>
                          <w:rPr>
                            <w:lang w:val="en-US"/>
                          </w:rPr>
                          <w:t>(b)</w:t>
                        </w:r>
                      </w:p>
                    </w:txbxContent>
                  </v:textbox>
                </v:shape>
                <w10:wrap type="topAndBottom"/>
              </v:group>
            </w:pict>
          </mc:Fallback>
        </mc:AlternateContent>
      </w:r>
    </w:p>
    <w:p w14:paraId="18FE60D8" w14:textId="02E5BF63" w:rsidR="0060068C" w:rsidRDefault="0060068C" w:rsidP="0060068C">
      <w:pPr>
        <w:pStyle w:val="Caption"/>
        <w:rPr>
          <w:color w:val="000000"/>
        </w:rPr>
      </w:pPr>
      <w:bookmarkStart w:id="65" w:name="_Ref23794451"/>
      <w:r>
        <w:t xml:space="preserve">Figure </w:t>
      </w:r>
      <w:fldSimple w:instr=" SEQ Figure \* ARABIC ">
        <w:r w:rsidR="00A475A9">
          <w:rPr>
            <w:noProof/>
          </w:rPr>
          <w:t>17</w:t>
        </w:r>
      </w:fldSimple>
      <w:bookmarkEnd w:id="65"/>
      <w:r>
        <w:t xml:space="preserve"> - (a) the PCB layout of the demonstration board, and (b) a 3D render of the demonstration board.</w:t>
      </w:r>
    </w:p>
    <w:p w14:paraId="6D6CD2C3" w14:textId="0EDC6192" w:rsidR="00BF28BA" w:rsidRPr="001917F8" w:rsidRDefault="00BF28BA" w:rsidP="004053CF">
      <w:pPr>
        <w:pStyle w:val="Heading3"/>
        <w:numPr>
          <w:ilvl w:val="2"/>
          <w:numId w:val="25"/>
        </w:numPr>
        <w:ind w:left="2160"/>
      </w:pPr>
      <w:bookmarkStart w:id="66" w:name="_Toc23840135"/>
      <w:r w:rsidRPr="001917F8">
        <w:t>Demonstration Board Software</w:t>
      </w:r>
      <w:bookmarkEnd w:id="66"/>
    </w:p>
    <w:p w14:paraId="29599C95" w14:textId="790E0A82" w:rsidR="00BF28BA" w:rsidRDefault="00BF28BA" w:rsidP="0060068C">
      <w:pPr>
        <w:pStyle w:val="NormalWeb"/>
        <w:spacing w:after="0" w:afterAutospacing="0" w:line="240" w:lineRule="atLeast"/>
        <w:ind w:left="144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A475A9">
        <w:t xml:space="preserve">Figure </w:t>
      </w:r>
      <w:r w:rsidR="00A475A9">
        <w:rPr>
          <w:noProof/>
        </w:rPr>
        <w:t>18</w:t>
      </w:r>
      <w:r w:rsidR="0060068C">
        <w:rPr>
          <w:color w:val="000000"/>
        </w:rPr>
        <w:fldChar w:fldCharType="end"/>
      </w:r>
      <w:r>
        <w:rPr>
          <w:color w:val="000000"/>
        </w:rPr>
        <w:t>.</w:t>
      </w:r>
    </w:p>
    <w:p w14:paraId="75FCC92D" w14:textId="287547FC" w:rsidR="0060068C" w:rsidRDefault="00BF28BA" w:rsidP="006501FE">
      <w:pPr>
        <w:pStyle w:val="NormalWeb"/>
        <w:spacing w:after="0" w:afterAutospacing="0" w:line="240" w:lineRule="atLeast"/>
        <w:ind w:left="144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3FFE87FB" w14:textId="58D695AB" w:rsidR="001917F8" w:rsidRDefault="0060068C" w:rsidP="0060068C">
      <w:pPr>
        <w:pStyle w:val="Caption"/>
        <w:rPr>
          <w:color w:val="222222"/>
        </w:rPr>
      </w:pPr>
      <w:bookmarkStart w:id="67" w:name="_Ref23794570"/>
      <w:r>
        <w:rPr>
          <w:noProof/>
          <w:color w:val="222222"/>
        </w:rPr>
        <w:lastRenderedPageBreak/>
        <w:drawing>
          <wp:anchor distT="0" distB="0" distL="114300" distR="114300" simplePos="0" relativeHeight="251687936" behindDoc="0" locked="0" layoutInCell="1" allowOverlap="1" wp14:anchorId="6AD21EB4" wp14:editId="479B5304">
            <wp:simplePos x="0" y="0"/>
            <wp:positionH relativeFrom="margin">
              <wp:align>center</wp:align>
            </wp:positionH>
            <wp:positionV relativeFrom="margin">
              <wp:align>top</wp:align>
            </wp:positionV>
            <wp:extent cx="2887345" cy="5567680"/>
            <wp:effectExtent l="0" t="0" r="825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7345" cy="556768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A475A9">
          <w:rPr>
            <w:noProof/>
          </w:rPr>
          <w:t>18</w:t>
        </w:r>
      </w:fldSimple>
      <w:bookmarkEnd w:id="67"/>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68" w:name="_Toc23840136"/>
      <w:r>
        <w:rPr>
          <w:color w:val="000000"/>
          <w:szCs w:val="44"/>
        </w:rPr>
        <w:lastRenderedPageBreak/>
        <w:t>Progression Tasks</w:t>
      </w:r>
      <w:bookmarkEnd w:id="68"/>
    </w:p>
    <w:p w14:paraId="5D7B7BBC" w14:textId="18F3D543" w:rsidR="00BF28BA" w:rsidRDefault="00BF28BA" w:rsidP="00BF28BA">
      <w:pPr>
        <w:pStyle w:val="NormalWeb"/>
        <w:spacing w:after="0" w:afterAutospacing="0" w:line="240" w:lineRule="atLeast"/>
        <w:rPr>
          <w:color w:val="222222"/>
        </w:rPr>
      </w:pPr>
      <w:r>
        <w:rPr>
          <w:color w:val="222222"/>
        </w:rPr>
        <w:t>There are various phases required to test the functionality of the system. Initially, tests will focus on testing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and data published in </w:t>
      </w:r>
      <w:r w:rsidR="0054577F">
        <w:rPr>
          <w:color w:val="222222"/>
        </w:rPr>
        <w:fldChar w:fldCharType="begin"/>
      </w:r>
      <w:r w:rsidR="00025F89">
        <w:rPr>
          <w:color w:val="222222"/>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025F89">
        <w:rPr>
          <w:noProof/>
          <w:color w:val="222222"/>
        </w:rPr>
        <w:t>[80]</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BF28BA">
      <w:pPr>
        <w:pStyle w:val="NormalWeb"/>
        <w:spacing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69" w:name="_Toc23840137"/>
      <w:r w:rsidRPr="0054577F">
        <w:rPr>
          <w:color w:val="000000"/>
          <w:szCs w:val="32"/>
        </w:rPr>
        <w:t xml:space="preserve">Testing </w:t>
      </w:r>
      <w:r>
        <w:rPr>
          <w:color w:val="000000"/>
          <w:szCs w:val="32"/>
        </w:rPr>
        <w:t xml:space="preserve">and Evaluation </w:t>
      </w:r>
      <w:r w:rsidRPr="0054577F">
        <w:rPr>
          <w:color w:val="000000"/>
          <w:szCs w:val="32"/>
        </w:rPr>
        <w:t>Processes</w:t>
      </w:r>
      <w:bookmarkEnd w:id="69"/>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517503">
      <w:pPr>
        <w:pStyle w:val="Heading3"/>
        <w:numPr>
          <w:ilvl w:val="2"/>
          <w:numId w:val="25"/>
        </w:numPr>
        <w:spacing w:before="0"/>
        <w:ind w:left="2160"/>
      </w:pPr>
      <w:bookmarkStart w:id="70" w:name="_Toc23840138"/>
      <w:r>
        <w:t>Functionality Testing of ADS1299</w:t>
      </w:r>
      <w:bookmarkEnd w:id="70"/>
    </w:p>
    <w:p w14:paraId="4F5F296D" w14:textId="761B86FB" w:rsidR="008E3368" w:rsidRDefault="00BF28BA" w:rsidP="00CC4963">
      <w:pPr>
        <w:pStyle w:val="NormalWeb"/>
        <w:spacing w:before="0" w:beforeAutospacing="0" w:after="0" w:afterAutospacing="0" w:line="240" w:lineRule="atLeast"/>
        <w:ind w:left="144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range of the ADC.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517503">
      <w:pPr>
        <w:pStyle w:val="Heading3"/>
        <w:numPr>
          <w:ilvl w:val="2"/>
          <w:numId w:val="25"/>
        </w:numPr>
        <w:spacing w:before="0"/>
        <w:ind w:left="2160"/>
      </w:pPr>
      <w:bookmarkStart w:id="71" w:name="_Toc23840139"/>
      <w:r w:rsidRPr="0054577F">
        <w:t xml:space="preserve">EEG Data Acquisition </w:t>
      </w:r>
      <w:r w:rsidR="0054577F">
        <w:t xml:space="preserve">using the </w:t>
      </w:r>
      <w:r w:rsidRPr="0054577F">
        <w:t>ADS1299</w:t>
      </w:r>
      <w:bookmarkEnd w:id="71"/>
    </w:p>
    <w:p w14:paraId="54A8A8D5" w14:textId="7FABE748" w:rsidR="008E3368" w:rsidRDefault="008E3368" w:rsidP="00CC4963">
      <w:pPr>
        <w:pStyle w:val="NormalWeb"/>
        <w:spacing w:before="0" w:beforeAutospacing="0" w:after="0" w:afterAutospacing="0" w:line="240" w:lineRule="atLeast"/>
        <w:ind w:left="144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517503">
      <w:pPr>
        <w:pStyle w:val="Heading3"/>
        <w:numPr>
          <w:ilvl w:val="2"/>
          <w:numId w:val="25"/>
        </w:numPr>
        <w:spacing w:before="0"/>
        <w:ind w:left="2160"/>
      </w:pPr>
      <w:bookmarkStart w:id="72" w:name="_Toc23840140"/>
      <w:r w:rsidRPr="0054577F">
        <w:t>Establishment of the Bluetooth Link</w:t>
      </w:r>
      <w:bookmarkEnd w:id="72"/>
    </w:p>
    <w:p w14:paraId="590E8384" w14:textId="0A2493EA" w:rsidR="00BF28BA" w:rsidRDefault="00BF28BA" w:rsidP="00CC4963">
      <w:pPr>
        <w:pStyle w:val="NormalWeb"/>
        <w:spacing w:before="0" w:beforeAutospacing="0" w:after="0" w:afterAutospacing="0" w:line="240" w:lineRule="atLeast"/>
        <w:ind w:left="144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517503">
      <w:pPr>
        <w:pStyle w:val="Heading3"/>
        <w:numPr>
          <w:ilvl w:val="2"/>
          <w:numId w:val="25"/>
        </w:numPr>
        <w:spacing w:before="0"/>
        <w:ind w:left="2160"/>
      </w:pPr>
      <w:bookmarkStart w:id="73" w:name="_Toc23840141"/>
      <w:r w:rsidRPr="0054577F">
        <w:t>Generation of the PWM Control Signal</w:t>
      </w:r>
      <w:bookmarkEnd w:id="73"/>
    </w:p>
    <w:p w14:paraId="302C9CB8" w14:textId="77777777" w:rsidR="00BF28BA" w:rsidRPr="00771CDC" w:rsidRDefault="00BF28BA" w:rsidP="00517503">
      <w:pPr>
        <w:pStyle w:val="NormalWeb"/>
        <w:spacing w:before="0" w:beforeAutospacing="0" w:after="0" w:afterAutospacing="0" w:line="240" w:lineRule="atLeast"/>
        <w:ind w:left="144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3A850461" w14:textId="77777777" w:rsidR="00BF28BA" w:rsidRDefault="00BF28BA" w:rsidP="00BF28BA">
      <w:pPr>
        <w:pStyle w:val="NormalWeb"/>
        <w:spacing w:after="0" w:afterAutospacing="0" w:line="240" w:lineRule="atLeast"/>
        <w:rPr>
          <w:color w:val="222222"/>
        </w:rPr>
      </w:pPr>
    </w:p>
    <w:p w14:paraId="1C05C64C" w14:textId="42B01F58" w:rsidR="00BF28BA" w:rsidRPr="0054577F" w:rsidRDefault="00BF28BA" w:rsidP="00517503">
      <w:pPr>
        <w:pStyle w:val="Heading3"/>
        <w:numPr>
          <w:ilvl w:val="2"/>
          <w:numId w:val="25"/>
        </w:numPr>
        <w:spacing w:before="0"/>
        <w:ind w:left="2160"/>
      </w:pPr>
      <w:bookmarkStart w:id="74" w:name="_Toc23840142"/>
      <w:r w:rsidRPr="0054577F">
        <w:t>Calculating the DCT</w:t>
      </w:r>
      <w:bookmarkEnd w:id="74"/>
    </w:p>
    <w:p w14:paraId="04838813" w14:textId="3858F679" w:rsidR="00BF28BA" w:rsidRDefault="00BF28BA" w:rsidP="00CC4963">
      <w:pPr>
        <w:pStyle w:val="NormalWeb"/>
        <w:spacing w:before="0" w:beforeAutospacing="0" w:after="0" w:afterAutospacing="0" w:line="240" w:lineRule="atLeast"/>
        <w:ind w:left="1440"/>
        <w:rPr>
          <w:color w:val="000000"/>
        </w:rPr>
      </w:pPr>
      <w:r>
        <w:rPr>
          <w:color w:val="000000"/>
        </w:rPr>
        <w:t xml:space="preserve">The classification and control board needs to calculate the DCT of a signal in real time. This includes multiplying the signal by a Hanning window </w:t>
      </w:r>
      <w:r>
        <w:rPr>
          <w:color w:val="000000"/>
        </w:rPr>
        <w:lastRenderedPageBreak/>
        <w:t xml:space="preserve">function. The signal will be simulated using a section of EEG data from </w:t>
      </w:r>
      <w:r w:rsidR="008E3368">
        <w:rPr>
          <w:color w:val="000000"/>
        </w:rPr>
        <w:fldChar w:fldCharType="begin"/>
      </w:r>
      <w:r w:rsidR="00025F89">
        <w:rPr>
          <w:color w:val="000000"/>
        </w:rP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025F89">
        <w:rPr>
          <w:noProof/>
          <w:color w:val="000000"/>
        </w:rPr>
        <w:t>[80]</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517503">
      <w:pPr>
        <w:pStyle w:val="Heading3"/>
        <w:numPr>
          <w:ilvl w:val="2"/>
          <w:numId w:val="25"/>
        </w:numPr>
        <w:spacing w:before="0"/>
        <w:ind w:left="2160"/>
      </w:pPr>
      <w:bookmarkStart w:id="75" w:name="_Toc23840143"/>
      <w:r w:rsidRPr="0054577F">
        <w:t>Testing the SVM</w:t>
      </w:r>
      <w:bookmarkEnd w:id="75"/>
    </w:p>
    <w:p w14:paraId="5D402769" w14:textId="029E0EAD" w:rsidR="008E3368" w:rsidRDefault="00BF28BA" w:rsidP="00CC4963">
      <w:pPr>
        <w:pStyle w:val="NormalWeb"/>
        <w:spacing w:before="0" w:beforeAutospacing="0" w:after="0" w:afterAutospacing="0" w:line="240" w:lineRule="atLeast"/>
        <w:ind w:left="144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517503">
      <w:pPr>
        <w:pStyle w:val="Heading3"/>
        <w:numPr>
          <w:ilvl w:val="2"/>
          <w:numId w:val="25"/>
        </w:numPr>
        <w:spacing w:before="0"/>
        <w:ind w:left="2160"/>
      </w:pPr>
      <w:bookmarkStart w:id="76" w:name="_Toc23840144"/>
      <w:r w:rsidRPr="0054577F">
        <w:t>Classifying Real Time Data</w:t>
      </w:r>
      <w:bookmarkEnd w:id="76"/>
    </w:p>
    <w:p w14:paraId="3D46192D" w14:textId="685A188C" w:rsidR="0054577F" w:rsidRDefault="0054577F" w:rsidP="00CC4963">
      <w:pPr>
        <w:pStyle w:val="NormalWeb"/>
        <w:spacing w:before="0" w:beforeAutospacing="0" w:after="0" w:afterAutospacing="0" w:line="240" w:lineRule="atLeast"/>
        <w:ind w:left="144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CC4963">
      <w:pPr>
        <w:pStyle w:val="Heading3"/>
        <w:numPr>
          <w:ilvl w:val="2"/>
          <w:numId w:val="25"/>
        </w:numPr>
        <w:spacing w:before="0"/>
        <w:ind w:left="2160"/>
      </w:pPr>
      <w:bookmarkStart w:id="77" w:name="_Toc23840145"/>
      <w:r>
        <w:t>All Together Now!</w:t>
      </w:r>
      <w:bookmarkEnd w:id="77"/>
    </w:p>
    <w:p w14:paraId="3C436E1F" w14:textId="20E7C853" w:rsidR="002A58C8" w:rsidRDefault="002A58C8" w:rsidP="00517503">
      <w:pPr>
        <w:ind w:left="144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1A0514">
      <w:pPr>
        <w:pStyle w:val="Heading2"/>
        <w:numPr>
          <w:ilvl w:val="1"/>
          <w:numId w:val="25"/>
        </w:numPr>
        <w:ind w:left="1080"/>
      </w:pPr>
      <w:bookmarkStart w:id="78" w:name="_Ref23797823"/>
      <w:bookmarkStart w:id="79" w:name="_Toc23840146"/>
      <w:r>
        <w:t>Generating Classifier Training Data</w:t>
      </w:r>
      <w:bookmarkEnd w:id="78"/>
      <w:bookmarkEnd w:id="79"/>
    </w:p>
    <w:p w14:paraId="2B48839B" w14:textId="6BD1063D"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1A0514">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1A0514">
        <w:rPr>
          <w:noProof/>
        </w:rPr>
        <w:t>[80]</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204921">
      <w:pPr>
        <w:pStyle w:val="Heading3"/>
        <w:numPr>
          <w:ilvl w:val="2"/>
          <w:numId w:val="25"/>
        </w:numPr>
        <w:ind w:left="2160"/>
      </w:pPr>
      <w:bookmarkStart w:id="80" w:name="_Toc23840147"/>
      <w:r>
        <w:t>Training Data Acquisition Setup</w:t>
      </w:r>
      <w:bookmarkEnd w:id="80"/>
    </w:p>
    <w:p w14:paraId="7D90931C" w14:textId="218F5206" w:rsidR="00CC4963" w:rsidRDefault="001A0514" w:rsidP="00204921">
      <w:pPr>
        <w:ind w:left="1440"/>
      </w:pPr>
      <w:r>
        <w:t xml:space="preserve">Since training is a memory-intensive process </w:t>
      </w:r>
      <w:r>
        <w:fldChar w:fldCharType="begin"/>
      </w:r>
      <w:r>
        <w:instrText xml:space="preserve"> ADDIN EN.CITE &lt;EndNote&gt;&lt;Cite&gt;&lt;Author&gt;Nalepa&lt;/Author&gt;&lt;Year&gt;2018&lt;/Year&gt;&lt;RecNum&gt;78&lt;/RecNum&gt;&lt;DisplayText&gt;[86]&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Pr>
          <w:noProof/>
        </w:rPr>
        <w:t>[86]</w:t>
      </w:r>
      <w:r>
        <w:fldChar w:fldCharType="end"/>
      </w:r>
      <w:r>
        <w:t xml:space="preserve">, it is proposed that the training of the model be conducted using MATLAB, on a PC. This mandates an interface between the Data Acquisition Board and a PC. This has been achieved through the implementation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04921">
      <w:pPr>
        <w:pStyle w:val="Heading3"/>
        <w:numPr>
          <w:ilvl w:val="2"/>
          <w:numId w:val="25"/>
        </w:numPr>
        <w:ind w:left="2160"/>
      </w:pPr>
      <w:bookmarkStart w:id="81" w:name="_Toc23840148"/>
      <w:r>
        <w:lastRenderedPageBreak/>
        <w:t>Training Paradigm</w:t>
      </w:r>
      <w:bookmarkEnd w:id="81"/>
    </w:p>
    <w:p w14:paraId="146BBDEC" w14:textId="30291D25" w:rsidR="00C816F4" w:rsidRDefault="00204921" w:rsidP="00C816F4">
      <w:pPr>
        <w:ind w:left="1440"/>
      </w:pPr>
      <w:r>
        <w:t>SVM</w:t>
      </w:r>
      <w:r w:rsidR="00C1083C">
        <w:t>s</w:t>
      </w:r>
      <w:r>
        <w:t xml:space="preserve"> are supervised classifiers </w:t>
      </w:r>
      <w:r w:rsidR="00C1083C">
        <w:fldChar w:fldCharType="begin"/>
      </w:r>
      <w:r w:rsidR="00C1083C">
        <w:instrText xml:space="preserve"> ADDIN EN.CITE &lt;EndNote&gt;&lt;Cite&gt;&lt;Author&gt;Winters-Hill&lt;/Author&gt;&lt;Year&gt;2007&lt;/Year&gt;&lt;RecNum&gt;79&lt;/RecNum&gt;&lt;DisplayText&gt;[87]&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C1083C">
        <w:rPr>
          <w:noProof/>
        </w:rPr>
        <w:t>[87]</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by </w:t>
      </w:r>
      <w:r w:rsidR="00C1083C">
        <w:fldChar w:fldCharType="begin"/>
      </w:r>
      <w:r w:rsidR="00C1083C">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C1083C">
        <w:rPr>
          <w:noProof/>
        </w:rPr>
        <w:t>[80]</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50F50CE1" w:rsidR="0079595B" w:rsidRDefault="0079595B" w:rsidP="0079595B">
      <w:pPr>
        <w:pStyle w:val="Caption"/>
      </w:pPr>
      <w:r>
        <w:t xml:space="preserve">Table </w:t>
      </w:r>
      <w:fldSimple w:instr=" SEQ Table \* ARABIC ">
        <w:r w:rsidR="00A475A9">
          <w:rPr>
            <w:noProof/>
          </w:rPr>
          <w:t>6</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77777777" w:rsidR="00D51689" w:rsidRDefault="0079595B" w:rsidP="00204921">
      <w:pPr>
        <w:ind w:left="1440"/>
      </w:pPr>
      <w:r>
        <w:t xml:space="preserve">This training paradigm is similar to that presented in </w:t>
      </w:r>
      <w:r>
        <w:fldChar w:fldCharType="begin"/>
      </w:r>
      <w:r>
        <w:instrText xml:space="preserve"> ADDIN EN.CITE &lt;EndNote&gt;&lt;Cite&gt;&lt;Author&gt;Kaya M&lt;/Author&gt;&lt;Year&gt;2018&lt;/Year&gt;&lt;RecNum&gt;12&lt;/RecNum&gt;&lt;DisplayText&gt;[8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0]</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instrText xml:space="preserve"> ADDIN EN.CITE &lt;EndNote&gt;&lt;Cite&gt;&lt;Author&gt;Nakatani&lt;/Author&gt;&lt;Year&gt;2011&lt;/Year&gt;&lt;RecNum&gt;80&lt;/RecNum&gt;&lt;DisplayText&gt;[88]&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Pr>
          <w:noProof/>
        </w:rPr>
        <w:t>[88]</w:t>
      </w:r>
      <w:r>
        <w:fldChar w:fldCharType="end"/>
      </w:r>
      <w:r>
        <w:t xml:space="preserve">. Similarly, by using a simple colour cue to encode “hand open” or “hand closed” rather than a lexical cu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204921">
      <w:pPr>
        <w:ind w:left="144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204921">
      <w:pPr>
        <w:ind w:left="1440"/>
      </w:pPr>
    </w:p>
    <w:p w14:paraId="702559EE" w14:textId="51326B51" w:rsidR="0094667F" w:rsidRDefault="00D51689" w:rsidP="00204921">
      <w:pPr>
        <w:ind w:left="1440"/>
      </w:pPr>
      <w:r>
        <w:t xml:space="preserve">The recorded and processed data will be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A475A9">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9867D81" w14:textId="77777777" w:rsidR="0094667F" w:rsidRDefault="0094667F">
      <w:pPr>
        <w:spacing w:after="160" w:line="259" w:lineRule="auto"/>
      </w:pPr>
      <w:r>
        <w:br w:type="page"/>
      </w:r>
    </w:p>
    <w:p w14:paraId="123A7DEB" w14:textId="572E7027" w:rsidR="00C1083C" w:rsidRDefault="0094667F" w:rsidP="0094667F">
      <w:pPr>
        <w:pStyle w:val="Heading1"/>
        <w:numPr>
          <w:ilvl w:val="0"/>
          <w:numId w:val="25"/>
        </w:numPr>
        <w:ind w:left="360"/>
      </w:pPr>
      <w:bookmarkStart w:id="82" w:name="_Toc23840149"/>
      <w:r>
        <w:lastRenderedPageBreak/>
        <w:t>Conclusion</w:t>
      </w:r>
      <w:bookmarkEnd w:id="82"/>
    </w:p>
    <w:p w14:paraId="2B917A49" w14:textId="38681AD1"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implantation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53033">
      <w:pPr>
        <w:pStyle w:val="Heading1"/>
        <w:numPr>
          <w:ilvl w:val="0"/>
          <w:numId w:val="25"/>
        </w:numPr>
        <w:ind w:left="360"/>
      </w:pPr>
      <w:bookmarkStart w:id="83" w:name="_Toc23840150"/>
      <w:r>
        <w:lastRenderedPageBreak/>
        <w:t>Reference List</w:t>
      </w:r>
      <w:bookmarkEnd w:id="83"/>
    </w:p>
    <w:p w14:paraId="636BA8A7" w14:textId="77777777" w:rsidR="00692810" w:rsidRDefault="00692810" w:rsidP="00B56F23"/>
    <w:p w14:paraId="011FC31A" w14:textId="77777777" w:rsidR="0079595B" w:rsidRPr="0079595B" w:rsidRDefault="00692810" w:rsidP="0079595B">
      <w:pPr>
        <w:pStyle w:val="EndNoteBibliography"/>
        <w:ind w:left="720" w:hanging="720"/>
      </w:pPr>
      <w:r>
        <w:fldChar w:fldCharType="begin"/>
      </w:r>
      <w:r>
        <w:instrText xml:space="preserve"> ADDIN EN.REFLIST </w:instrText>
      </w:r>
      <w:r>
        <w:fldChar w:fldCharType="separate"/>
      </w:r>
      <w:r w:rsidR="0079595B" w:rsidRPr="0079595B">
        <w:t>[1]</w:t>
      </w:r>
      <w:r w:rsidR="0079595B" w:rsidRPr="0079595B">
        <w:tab/>
        <w:t xml:space="preserve">The Christopher and Dana Reeve Foundation. (2013, 15/09/2019). </w:t>
      </w:r>
      <w:r w:rsidR="0079595B" w:rsidRPr="0079595B">
        <w:rPr>
          <w:i/>
        </w:rPr>
        <w:t>Prevalence of paralysis in the United States</w:t>
      </w:r>
      <w:r w:rsidR="0079595B" w:rsidRPr="0079595B">
        <w:t>. Available: https://www.christopherreeve.org/living-with-paralysis/stats-about-paralysis</w:t>
      </w:r>
    </w:p>
    <w:p w14:paraId="2816D9F0" w14:textId="77777777" w:rsidR="0079595B" w:rsidRPr="0079595B" w:rsidRDefault="0079595B" w:rsidP="0079595B">
      <w:pPr>
        <w:pStyle w:val="EndNoteBibliography"/>
        <w:ind w:left="720" w:hanging="720"/>
      </w:pPr>
      <w:r w:rsidRPr="0079595B">
        <w:t>[2]</w:t>
      </w:r>
      <w:r w:rsidRPr="0079595B">
        <w:tab/>
        <w:t xml:space="preserve">L. Walters. (n.d., 3/11/2019). </w:t>
      </w:r>
      <w:r w:rsidRPr="0079595B">
        <w:rPr>
          <w:i/>
        </w:rPr>
        <w:t>Statistics on Hand and Arm Loss</w:t>
      </w:r>
      <w:r w:rsidRPr="0079595B">
        <w:t>. Available: http://www.aboutonehandtyping.com/statistics.html</w:t>
      </w:r>
    </w:p>
    <w:p w14:paraId="5F86C696" w14:textId="77777777" w:rsidR="0079595B" w:rsidRPr="0079595B" w:rsidRDefault="0079595B" w:rsidP="0079595B">
      <w:pPr>
        <w:pStyle w:val="EndNoteBibliography"/>
        <w:ind w:left="720" w:hanging="720"/>
      </w:pPr>
      <w:r w:rsidRPr="0079595B">
        <w:t>[3]</w:t>
      </w:r>
      <w:r w:rsidRPr="0079595B">
        <w:tab/>
        <w:t xml:space="preserve">Physiopedia contributors. (2019, 3/11/2019). </w:t>
      </w:r>
      <w:r w:rsidRPr="0079595B">
        <w:rPr>
          <w:i/>
        </w:rPr>
        <w:t>Upper Limb Function in Spinal Cord Injury</w:t>
      </w:r>
      <w:r w:rsidRPr="0079595B">
        <w:t>. Available: https://www.physio-pedia.com/index.php?title=Upper_Limb_Function_in_Spinal_Cord_Injury&amp;oldid=215844</w:t>
      </w:r>
    </w:p>
    <w:p w14:paraId="3844F78D" w14:textId="77777777" w:rsidR="0079595B" w:rsidRPr="0079595B" w:rsidRDefault="0079595B" w:rsidP="0079595B">
      <w:pPr>
        <w:pStyle w:val="EndNoteBibliography"/>
        <w:ind w:left="720" w:hanging="720"/>
      </w:pPr>
      <w:r w:rsidRPr="0079595B">
        <w:t>[4]</w:t>
      </w:r>
      <w:r w:rsidRPr="0079595B">
        <w:tab/>
        <w:t>L. Poltawski</w:t>
      </w:r>
      <w:r w:rsidRPr="0079595B">
        <w:rPr>
          <w:i/>
        </w:rPr>
        <w:t xml:space="preserve"> et al.</w:t>
      </w:r>
      <w:r w:rsidRPr="0079595B">
        <w:t xml:space="preserve">, "Assessing the impact of upper limb disability following stroke: a qualitative enquiry using internet-based personal accounts of stroke survivors," </w:t>
      </w:r>
      <w:r w:rsidRPr="0079595B">
        <w:rPr>
          <w:i/>
        </w:rPr>
        <w:t xml:space="preserve">Disability and Rehabilitation, </w:t>
      </w:r>
      <w:r w:rsidRPr="0079595B">
        <w:t>vol. 38, no. 10, pp. 945-951, 7 May 2016 2015.</w:t>
      </w:r>
    </w:p>
    <w:p w14:paraId="6302174B" w14:textId="77777777" w:rsidR="0079595B" w:rsidRPr="0079595B" w:rsidRDefault="0079595B" w:rsidP="0079595B">
      <w:pPr>
        <w:pStyle w:val="EndNoteBibliography"/>
        <w:ind w:left="720" w:hanging="720"/>
      </w:pPr>
      <w:r w:rsidRPr="0079595B">
        <w:t>[5]</w:t>
      </w:r>
      <w:r w:rsidRPr="0079595B">
        <w:tab/>
        <w:t xml:space="preserve">Disability Benefits Help. (2019, 3/11/2019). </w:t>
      </w:r>
      <w:r w:rsidRPr="0079595B">
        <w:rPr>
          <w:i/>
        </w:rPr>
        <w:t>How Disability is an Upper Extremity Amputation</w:t>
      </w:r>
      <w:r w:rsidRPr="0079595B">
        <w:t>. Available: https://www.disability-benefits-help.org/how-disabling-is-my-condition/upper-extremity-amputation</w:t>
      </w:r>
    </w:p>
    <w:p w14:paraId="1F869A99" w14:textId="77777777" w:rsidR="0079595B" w:rsidRPr="0079595B" w:rsidRDefault="0079595B" w:rsidP="0079595B">
      <w:pPr>
        <w:pStyle w:val="EndNoteBibliography"/>
        <w:ind w:left="720" w:hanging="720"/>
      </w:pPr>
      <w:r w:rsidRPr="0079595B">
        <w:t>[6]</w:t>
      </w:r>
      <w:r w:rsidRPr="0079595B">
        <w:tab/>
        <w:t xml:space="preserve">L. Garcia, V. Lespinet-Najib, M. Menoret, B. Claverie, J. M.André, and R. Ron-Angevin, "Brain–Computer Interface: Analysis of Different Virtual Keyboards for Improving Usability," </w:t>
      </w:r>
      <w:r w:rsidRPr="0079595B">
        <w:rPr>
          <w:i/>
        </w:rPr>
        <w:t xml:space="preserve">Neuroergonomics, </w:t>
      </w:r>
      <w:r w:rsidRPr="0079595B">
        <w:t>pp. 269-270, 30/11/2018 2018.</w:t>
      </w:r>
    </w:p>
    <w:p w14:paraId="6E6601AF" w14:textId="77777777" w:rsidR="0079595B" w:rsidRPr="0079595B" w:rsidRDefault="0079595B" w:rsidP="0079595B">
      <w:pPr>
        <w:pStyle w:val="EndNoteBibliography"/>
        <w:ind w:left="720" w:hanging="720"/>
      </w:pPr>
      <w:r w:rsidRPr="0079595B">
        <w:t>[7]</w:t>
      </w:r>
      <w:r w:rsidRPr="0079595B">
        <w:tab/>
        <w:t xml:space="preserve">The University of Pittsburgh. (2019, 03/11/2019). </w:t>
      </w:r>
      <w:r w:rsidRPr="0079595B">
        <w:rPr>
          <w:i/>
        </w:rPr>
        <w:t>Neuroprosthetics | Rehabilitation and Neural Engineering Laboratory | The University of Pittsburgh</w:t>
      </w:r>
      <w:r w:rsidRPr="0079595B">
        <w:t>. Available: http://www.rnel.pitt.edu/research/neuroprosthetics</w:t>
      </w:r>
    </w:p>
    <w:p w14:paraId="12DD4BF7" w14:textId="77777777" w:rsidR="0079595B" w:rsidRPr="0079595B" w:rsidRDefault="0079595B" w:rsidP="0079595B">
      <w:pPr>
        <w:pStyle w:val="EndNoteBibliography"/>
        <w:ind w:left="720" w:hanging="720"/>
      </w:pPr>
      <w:r w:rsidRPr="0079595B">
        <w:t>[8]</w:t>
      </w:r>
      <w:r w:rsidRPr="0079595B">
        <w:tab/>
        <w:t xml:space="preserve">Amputee Coalition. (2019, 03/11/2019). </w:t>
      </w:r>
      <w:r w:rsidRPr="0079595B">
        <w:rPr>
          <w:i/>
        </w:rPr>
        <w:t>Promising Neuroprosthetic Research Projects to Keep an Eye On - Amputee Coalition</w:t>
      </w:r>
      <w:r w:rsidRPr="0079595B">
        <w:t>. Available: https://www.amputee-coalition.org/neuroprosthetic-research-projects-2019/</w:t>
      </w:r>
    </w:p>
    <w:p w14:paraId="27BB3305" w14:textId="77777777" w:rsidR="0079595B" w:rsidRPr="0079595B" w:rsidRDefault="0079595B" w:rsidP="0079595B">
      <w:pPr>
        <w:pStyle w:val="EndNoteBibliography"/>
        <w:ind w:left="720" w:hanging="720"/>
      </w:pPr>
      <w:r w:rsidRPr="0079595B">
        <w:t>[9]</w:t>
      </w:r>
      <w:r w:rsidRPr="0079595B">
        <w:tab/>
        <w:t xml:space="preserve">A. P. Tsu, M. J. Burish, J. GodLove, and K. Ganguly, "Cortical Neuroprosthetics from a Clinical Perspective," </w:t>
      </w:r>
      <w:r w:rsidRPr="0079595B">
        <w:rPr>
          <w:i/>
        </w:rPr>
        <w:t xml:space="preserve">Neurobiology of Disease, </w:t>
      </w:r>
      <w:r w:rsidRPr="0079595B">
        <w:t>vol. 83, pp. 154-160, 25/09/2017 2017.</w:t>
      </w:r>
    </w:p>
    <w:p w14:paraId="315A9FAE" w14:textId="77777777" w:rsidR="0079595B" w:rsidRPr="0079595B" w:rsidRDefault="0079595B" w:rsidP="0079595B">
      <w:pPr>
        <w:pStyle w:val="EndNoteBibliography"/>
        <w:ind w:left="720" w:hanging="720"/>
      </w:pPr>
      <w:r w:rsidRPr="0079595B">
        <w:t>[10]</w:t>
      </w:r>
      <w:r w:rsidRPr="0079595B">
        <w:tab/>
        <w:t xml:space="preserve">S. M. Engdahl, B. P. Christie, B. Kelly, A. Davis, C. A. Chestek, and D. H. Gates, "Surveying the interest of individuals with upper limb loss in novel prosthetic control techniques," </w:t>
      </w:r>
      <w:r w:rsidRPr="0079595B">
        <w:rPr>
          <w:i/>
        </w:rPr>
        <w:t xml:space="preserve">Journal of NeuroEngineering and Rehabilitation, </w:t>
      </w:r>
      <w:r w:rsidRPr="0079595B">
        <w:t>vol. 12, no. 53, 13/08/2015 2015.</w:t>
      </w:r>
    </w:p>
    <w:p w14:paraId="48B408F1" w14:textId="77777777" w:rsidR="0079595B" w:rsidRPr="0079595B" w:rsidRDefault="0079595B" w:rsidP="0079595B">
      <w:pPr>
        <w:pStyle w:val="EndNoteBibliography"/>
        <w:ind w:left="720" w:hanging="720"/>
      </w:pPr>
      <w:r w:rsidRPr="0079595B">
        <w:t>[11]</w:t>
      </w:r>
      <w:r w:rsidRPr="0079595B">
        <w:tab/>
        <w:t xml:space="preserve">M. Misaki, Y. Kim, P. A. Bandettini, and N. Kriegeskorte, "Comparison of multivariate classifiers and response normalizations for pattern-information fMRI," </w:t>
      </w:r>
      <w:r w:rsidRPr="0079595B">
        <w:rPr>
          <w:i/>
        </w:rPr>
        <w:t xml:space="preserve">NeuroImage, </w:t>
      </w:r>
      <w:r w:rsidRPr="0079595B">
        <w:t>vol. 53, no. 1, pp. 103-118, 15/10/2010 2010.</w:t>
      </w:r>
    </w:p>
    <w:p w14:paraId="3A9D90CC" w14:textId="77777777" w:rsidR="0079595B" w:rsidRPr="0079595B" w:rsidRDefault="0079595B" w:rsidP="0079595B">
      <w:pPr>
        <w:pStyle w:val="EndNoteBibliography"/>
        <w:ind w:left="720" w:hanging="720"/>
      </w:pPr>
      <w:r w:rsidRPr="0079595B">
        <w:t>[12]</w:t>
      </w:r>
      <w:r w:rsidRPr="0079595B">
        <w:tab/>
        <w:t xml:space="preserve">A. B. Roy, D. Dey, D. Banerjee, and B. Mohanty, "Comparison of FFT, DCT, DWT, WHT Compression," </w:t>
      </w:r>
      <w:r w:rsidRPr="0079595B">
        <w:rPr>
          <w:i/>
        </w:rPr>
        <w:t xml:space="preserve">International Journal of Computer Applications </w:t>
      </w:r>
      <w:r w:rsidRPr="0079595B">
        <w:t>vol. 975, no. 8887, 2018.</w:t>
      </w:r>
    </w:p>
    <w:p w14:paraId="6C546637" w14:textId="77777777" w:rsidR="0079595B" w:rsidRPr="0079595B" w:rsidRDefault="0079595B" w:rsidP="0079595B">
      <w:pPr>
        <w:pStyle w:val="EndNoteBibliography"/>
        <w:ind w:left="720" w:hanging="720"/>
      </w:pPr>
      <w:r w:rsidRPr="0079595B">
        <w:t>[13]</w:t>
      </w:r>
      <w:r w:rsidRPr="0079595B">
        <w:tab/>
        <w:t xml:space="preserve">B. Szuflitowska and P. Orlowski, "Comparison of the EEG Signal Classifiers LDA, NBC and GNBC Based on Time-Frequency Features," </w:t>
      </w:r>
      <w:r w:rsidRPr="0079595B">
        <w:rPr>
          <w:i/>
        </w:rPr>
        <w:t xml:space="preserve">Pomiary Automatyka Robotyka, </w:t>
      </w:r>
      <w:r w:rsidRPr="0079595B">
        <w:t>vol. 21, pp. 39-45, June 2017 2017.</w:t>
      </w:r>
    </w:p>
    <w:p w14:paraId="53A36FBC" w14:textId="77777777" w:rsidR="0079595B" w:rsidRPr="0079595B" w:rsidRDefault="0079595B" w:rsidP="0079595B">
      <w:pPr>
        <w:pStyle w:val="EndNoteBibliography"/>
        <w:ind w:left="720" w:hanging="720"/>
      </w:pPr>
      <w:r w:rsidRPr="0079595B">
        <w:t>[14]</w:t>
      </w:r>
      <w:r w:rsidRPr="0079595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6E890F4" w14:textId="77777777" w:rsidR="0079595B" w:rsidRPr="0079595B" w:rsidRDefault="0079595B" w:rsidP="0079595B">
      <w:pPr>
        <w:pStyle w:val="EndNoteBibliography"/>
        <w:ind w:left="720" w:hanging="720"/>
      </w:pPr>
      <w:r w:rsidRPr="0079595B">
        <w:lastRenderedPageBreak/>
        <w:t>[15]</w:t>
      </w:r>
      <w:r w:rsidRPr="0079595B">
        <w:tab/>
        <w:t xml:space="preserve">W. B. Fye, "Julien Jean César Legallois," </w:t>
      </w:r>
      <w:r w:rsidRPr="0079595B">
        <w:rPr>
          <w:i/>
        </w:rPr>
        <w:t xml:space="preserve">Clinical Cardiology, </w:t>
      </w:r>
      <w:r w:rsidRPr="0079595B">
        <w:t>vol. 18, no. 10, 1995.</w:t>
      </w:r>
    </w:p>
    <w:p w14:paraId="69411592" w14:textId="77777777" w:rsidR="0079595B" w:rsidRPr="0079595B" w:rsidRDefault="0079595B" w:rsidP="0079595B">
      <w:pPr>
        <w:pStyle w:val="EndNoteBibliography"/>
        <w:ind w:left="720" w:hanging="720"/>
      </w:pPr>
      <w:r w:rsidRPr="0079595B">
        <w:t>[16]</w:t>
      </w:r>
      <w:r w:rsidRPr="0079595B">
        <w:tab/>
        <w:t xml:space="preserve">The Virtual Brain. (n.d., 15/09/1009). </w:t>
      </w:r>
      <w:r w:rsidRPr="0079595B">
        <w:rPr>
          <w:i/>
        </w:rPr>
        <w:t>The Virtual Brain: Scalable Brain Simulation</w:t>
      </w:r>
      <w:r w:rsidRPr="0079595B">
        <w:t>. Available: https://www.thevirtualbrain.org/tvb/zwei/neuroscience-simulation</w:t>
      </w:r>
    </w:p>
    <w:p w14:paraId="7E77C510" w14:textId="77777777" w:rsidR="0079595B" w:rsidRPr="0079595B" w:rsidRDefault="0079595B" w:rsidP="0079595B">
      <w:pPr>
        <w:pStyle w:val="EndNoteBibliography"/>
        <w:ind w:left="720" w:hanging="720"/>
      </w:pPr>
      <w:r w:rsidRPr="0079595B">
        <w:t>[17]</w:t>
      </w:r>
      <w:r w:rsidRPr="0079595B">
        <w:tab/>
        <w:t xml:space="preserve">A. Woodruff. (2019, 15/09/2019). </w:t>
      </w:r>
      <w:r w:rsidRPr="0079595B">
        <w:rPr>
          <w:i/>
        </w:rPr>
        <w:t>What is a neuron? = Queensland Brain Institute - University of Queensland</w:t>
      </w:r>
      <w:r w:rsidRPr="0079595B">
        <w:t>. Available: https://qbi.uq.edu.au/brain/brain-anatomy/what-neuron</w:t>
      </w:r>
    </w:p>
    <w:p w14:paraId="715481F6" w14:textId="77777777" w:rsidR="0079595B" w:rsidRPr="0079595B" w:rsidRDefault="0079595B" w:rsidP="0079595B">
      <w:pPr>
        <w:pStyle w:val="EndNoteBibliography"/>
        <w:ind w:left="720" w:hanging="720"/>
      </w:pPr>
      <w:r w:rsidRPr="0079595B">
        <w:t>[18]</w:t>
      </w:r>
      <w:r w:rsidRPr="0079595B">
        <w:tab/>
        <w:t xml:space="preserve">lumenlearning. (n.d., 15/09/2019). </w:t>
      </w:r>
      <w:r w:rsidRPr="0079595B">
        <w:rPr>
          <w:i/>
        </w:rPr>
        <w:t>Resting Membrane Potential | Biology for Majors II</w:t>
      </w:r>
      <w:r w:rsidRPr="0079595B">
        <w:t>. Available: https://courses.lumenlearning.com/wm-biology2/chapter/resting-membrane-potential/</w:t>
      </w:r>
    </w:p>
    <w:p w14:paraId="6E3B92CF" w14:textId="77777777" w:rsidR="0079595B" w:rsidRPr="0079595B" w:rsidRDefault="0079595B" w:rsidP="0079595B">
      <w:pPr>
        <w:pStyle w:val="EndNoteBibliography"/>
        <w:ind w:left="720" w:hanging="720"/>
      </w:pPr>
      <w:r w:rsidRPr="0079595B">
        <w:t>[19]</w:t>
      </w:r>
      <w:r w:rsidRPr="0079595B">
        <w:tab/>
        <w:t xml:space="preserve">KhanAcademy. (n.d., 15/09/2019). </w:t>
      </w:r>
      <w:r w:rsidRPr="0079595B">
        <w:rPr>
          <w:i/>
        </w:rPr>
        <w:t>Membrane potential (resting membrane potential) (article) | Khan Academcy</w:t>
      </w:r>
      <w:r w:rsidRPr="0079595B">
        <w:t>. Available: https://www.khanacademy.org/science/biology/human-biology/neuron-nervous-system/a/the-membrane-potential</w:t>
      </w:r>
    </w:p>
    <w:p w14:paraId="3B90ABA1" w14:textId="77777777" w:rsidR="0079595B" w:rsidRPr="0079595B" w:rsidRDefault="0079595B" w:rsidP="0079595B">
      <w:pPr>
        <w:pStyle w:val="EndNoteBibliography"/>
        <w:ind w:left="720" w:hanging="720"/>
      </w:pPr>
      <w:r w:rsidRPr="0079595B">
        <w:t>[20]</w:t>
      </w:r>
      <w:r w:rsidRPr="0079595B">
        <w:tab/>
        <w:t xml:space="preserve">Rice University. (n.d., 15/09/2019). </w:t>
      </w:r>
      <w:r w:rsidRPr="0079595B">
        <w:rPr>
          <w:i/>
        </w:rPr>
        <w:t>12.4 The Action Potential - Anatomy and Physiology</w:t>
      </w:r>
      <w:r w:rsidRPr="0079595B">
        <w:t>. Available: https://opentextbc.ca/anatomyandphysiology/chapter/12-4-the-action-potential/</w:t>
      </w:r>
    </w:p>
    <w:p w14:paraId="7A5A0430" w14:textId="77777777" w:rsidR="0079595B" w:rsidRPr="0079595B" w:rsidRDefault="0079595B" w:rsidP="0079595B">
      <w:pPr>
        <w:pStyle w:val="EndNoteBibliography"/>
        <w:ind w:left="720" w:hanging="720"/>
      </w:pPr>
      <w:r w:rsidRPr="0079595B">
        <w:t>[21]</w:t>
      </w:r>
      <w:r w:rsidRPr="0079595B">
        <w:tab/>
        <w:t xml:space="preserve">Queensland Brain Institute. (2017, 15/09/2019). </w:t>
      </w:r>
      <w:r w:rsidRPr="0079595B">
        <w:rPr>
          <w:i/>
        </w:rPr>
        <w:t>Action potentials and synapses - Queensland Brain Institute - University of Queensland</w:t>
      </w:r>
      <w:r w:rsidRPr="0079595B">
        <w:t>. Available: https://qbi.uq.edu.au/brain-basics/brain/brain-physiology/action-potentials-and-synapses</w:t>
      </w:r>
    </w:p>
    <w:p w14:paraId="7145C30D" w14:textId="77777777" w:rsidR="0079595B" w:rsidRPr="0079595B" w:rsidRDefault="0079595B" w:rsidP="0079595B">
      <w:pPr>
        <w:pStyle w:val="EndNoteBibliography"/>
        <w:ind w:left="720" w:hanging="720"/>
      </w:pPr>
      <w:r w:rsidRPr="0079595B">
        <w:t>[22]</w:t>
      </w:r>
      <w:r w:rsidRPr="0079595B">
        <w:tab/>
        <w:t xml:space="preserve">S. Schwerin. (2013, 15/09/2019). </w:t>
      </w:r>
      <w:r w:rsidRPr="0079595B">
        <w:rPr>
          <w:i/>
        </w:rPr>
        <w:t>The Anatomy of Movement - Brain Connection</w:t>
      </w:r>
      <w:r w:rsidRPr="0079595B">
        <w:t>. Available: https://brainconnection.brainhq.com/2013/03/05/the-anatomy-of-movement/</w:t>
      </w:r>
    </w:p>
    <w:p w14:paraId="4A61FBCD" w14:textId="77777777" w:rsidR="0079595B" w:rsidRPr="0079595B" w:rsidRDefault="0079595B" w:rsidP="0079595B">
      <w:pPr>
        <w:pStyle w:val="EndNoteBibliography"/>
        <w:ind w:left="720" w:hanging="720"/>
      </w:pPr>
      <w:r w:rsidRPr="0079595B">
        <w:t>[23]</w:t>
      </w:r>
      <w:r w:rsidRPr="0079595B">
        <w:tab/>
        <w:t xml:space="preserve">OperativeNeurosurgery. (2016, 15/09/2019). </w:t>
      </w:r>
      <w:r w:rsidRPr="0079595B">
        <w:rPr>
          <w:i/>
        </w:rPr>
        <w:t>motor_cortex [Operative Neurosurgery]</w:t>
      </w:r>
      <w:r w:rsidRPr="0079595B">
        <w:t>. Available: https://operativeneurosurgery.com/doku.php?id=motor_cortex</w:t>
      </w:r>
    </w:p>
    <w:p w14:paraId="34182F36" w14:textId="77777777" w:rsidR="0079595B" w:rsidRPr="0079595B" w:rsidRDefault="0079595B" w:rsidP="0079595B">
      <w:pPr>
        <w:pStyle w:val="EndNoteBibliography"/>
        <w:ind w:left="720" w:hanging="720"/>
      </w:pPr>
      <w:r w:rsidRPr="0079595B">
        <w:t>[24]</w:t>
      </w:r>
      <w:r w:rsidRPr="0079595B">
        <w:tab/>
        <w:t xml:space="preserve">J. Knierim. (n.d., 15/09/2019). </w:t>
      </w:r>
      <w:r w:rsidRPr="0079595B">
        <w:rPr>
          <w:i/>
        </w:rPr>
        <w:t>Motor Cortex (Section 3, Chapter 3) Neuroscience Online: An Electronic Textbook for the Neurosciences | Department of Neurobiology and Anatomy - The University of Texas Medical School at Houston</w:t>
      </w:r>
      <w:r w:rsidRPr="0079595B">
        <w:t>. Available: https://nba.uth.tmc.edu/neuroscience/m/s3/chapter03.html</w:t>
      </w:r>
    </w:p>
    <w:p w14:paraId="39033F3B" w14:textId="77777777" w:rsidR="0079595B" w:rsidRPr="0079595B" w:rsidRDefault="0079595B" w:rsidP="0079595B">
      <w:pPr>
        <w:pStyle w:val="EndNoteBibliography"/>
        <w:ind w:left="720" w:hanging="720"/>
      </w:pPr>
      <w:r w:rsidRPr="0079595B">
        <w:t>[25]</w:t>
      </w:r>
      <w:r w:rsidRPr="0079595B">
        <w:tab/>
        <w:t xml:space="preserve">K. Nakayashiki, M. Saeki, Y. Takata, Y. Hayashi, and T. Kondo, "Modulation of event-related desynchronization during kinematic and kinetic hand movements," </w:t>
      </w:r>
      <w:r w:rsidRPr="0079595B">
        <w:rPr>
          <w:i/>
        </w:rPr>
        <w:t xml:space="preserve">Journal of NeuroEngineering and Rehabilitation, </w:t>
      </w:r>
      <w:r w:rsidRPr="0079595B">
        <w:t>vol. 11, no. 90, 30/05/2014 2014.</w:t>
      </w:r>
    </w:p>
    <w:p w14:paraId="0B3A304B" w14:textId="77777777" w:rsidR="0079595B" w:rsidRPr="0079595B" w:rsidRDefault="0079595B" w:rsidP="0079595B">
      <w:pPr>
        <w:pStyle w:val="EndNoteBibliography"/>
        <w:ind w:left="720" w:hanging="720"/>
      </w:pPr>
      <w:r w:rsidRPr="0079595B">
        <w:t>[26]</w:t>
      </w:r>
      <w:r w:rsidRPr="0079595B">
        <w:tab/>
        <w:t xml:space="preserve">G. Pfurtscheller. (2016, 15/09/2019). </w:t>
      </w:r>
      <w:r w:rsidRPr="0079595B">
        <w:rPr>
          <w:i/>
        </w:rPr>
        <w:t>EEG Event-Related Desynchronization (ERD) and Event-Related Synchronization (ERS) | Neuropsy Key</w:t>
      </w:r>
      <w:r w:rsidRPr="0079595B">
        <w:t>. Available: https://neupsykey.com/eeg-event-related-desynchronization-erd-and-event-related-synchronization-ers/</w:t>
      </w:r>
    </w:p>
    <w:p w14:paraId="1545AA5B" w14:textId="77777777" w:rsidR="0079595B" w:rsidRPr="0079595B" w:rsidRDefault="0079595B" w:rsidP="0079595B">
      <w:pPr>
        <w:pStyle w:val="EndNoteBibliography"/>
        <w:ind w:left="720" w:hanging="720"/>
      </w:pPr>
      <w:r w:rsidRPr="0079595B">
        <w:t>[27]</w:t>
      </w:r>
      <w:r w:rsidRPr="0079595B">
        <w:tab/>
        <w:t xml:space="preserve">E. Thomas, J. Fruitet, and M. Clerc, "Investigating brief motor imagery for an ERD/ERS based BCI," in </w:t>
      </w:r>
      <w:r w:rsidRPr="0079595B">
        <w:rPr>
          <w:i/>
        </w:rPr>
        <w:t>Annual International Conference of the IEEE Engineering in Medicine and Biology Society</w:t>
      </w:r>
      <w:r w:rsidRPr="0079595B">
        <w:t>, San Diego, USA, 2012, vol. 32.</w:t>
      </w:r>
    </w:p>
    <w:p w14:paraId="29A00480" w14:textId="77777777" w:rsidR="0079595B" w:rsidRPr="0079595B" w:rsidRDefault="0079595B" w:rsidP="0079595B">
      <w:pPr>
        <w:pStyle w:val="EndNoteBibliography"/>
        <w:ind w:left="720" w:hanging="720"/>
      </w:pPr>
      <w:r w:rsidRPr="0079595B">
        <w:t>[28]</w:t>
      </w:r>
      <w:r w:rsidRPr="0079595B">
        <w:tab/>
        <w:t xml:space="preserve">Z. Tang, S. Sun, S. Zhang, Y. Chen, C. Li, and S. Chen, "A Brain-Machine Interface Based on ERD/ERS for an Upper-Limb Exoskeleton Control," </w:t>
      </w:r>
      <w:r w:rsidRPr="0079595B">
        <w:rPr>
          <w:i/>
        </w:rPr>
        <w:t xml:space="preserve">Sensors, </w:t>
      </w:r>
      <w:r w:rsidRPr="0079595B">
        <w:t>vol. 16, no. 12, 02/12/2016 2016.</w:t>
      </w:r>
    </w:p>
    <w:p w14:paraId="6F623E82" w14:textId="77777777" w:rsidR="0079595B" w:rsidRPr="0079595B" w:rsidRDefault="0079595B" w:rsidP="0079595B">
      <w:pPr>
        <w:pStyle w:val="EndNoteBibliography"/>
        <w:ind w:left="720" w:hanging="720"/>
      </w:pPr>
      <w:r w:rsidRPr="0079595B">
        <w:t>[29]</w:t>
      </w:r>
      <w:r w:rsidRPr="0079595B">
        <w:tab/>
        <w:t xml:space="preserve">A. Kubacki and D. Rybarczyk, "Development of a Speech System Using BCI Based on ERD/ERS for Patients Suffering from Amyotrophic Lateral Sclerosis," </w:t>
      </w:r>
      <w:r w:rsidRPr="0079595B">
        <w:lastRenderedPageBreak/>
        <w:t>presented at the Advances in Manufacturing, 20, 2017. Available: https://link.springer.com/chapter/10.1007/978-3-319-68619-6_27</w:t>
      </w:r>
    </w:p>
    <w:p w14:paraId="026E8035" w14:textId="77777777" w:rsidR="0079595B" w:rsidRPr="0079595B" w:rsidRDefault="0079595B" w:rsidP="0079595B">
      <w:pPr>
        <w:pStyle w:val="EndNoteBibliography"/>
        <w:ind w:left="720" w:hanging="720"/>
      </w:pPr>
      <w:r w:rsidRPr="0079595B">
        <w:t>[30]</w:t>
      </w:r>
      <w:r w:rsidRPr="0079595B">
        <w:tab/>
        <w:t xml:space="preserve">A. P. Burgess, "Towards a Unified Understanding of Event-Related Changes in the EEG: The Firefly Model of Synchronization through Cross-Frequency Phase Modulation," </w:t>
      </w:r>
      <w:r w:rsidRPr="0079595B">
        <w:rPr>
          <w:i/>
        </w:rPr>
        <w:t xml:space="preserve">PLoS ONE, </w:t>
      </w:r>
      <w:r w:rsidRPr="0079595B">
        <w:t>vol. 7, no. 9, 25/09/2012 2012.</w:t>
      </w:r>
    </w:p>
    <w:p w14:paraId="4574A6CF" w14:textId="77777777" w:rsidR="0079595B" w:rsidRPr="0079595B" w:rsidRDefault="0079595B" w:rsidP="0079595B">
      <w:pPr>
        <w:pStyle w:val="EndNoteBibliography"/>
        <w:ind w:left="720" w:hanging="720"/>
      </w:pPr>
      <w:r w:rsidRPr="0079595B">
        <w:t>[31]</w:t>
      </w:r>
      <w:r w:rsidRPr="0079595B">
        <w:tab/>
        <w:t xml:space="preserve">S. Hrishkesan. (2018, 16/09/2019). </w:t>
      </w:r>
      <w:r w:rsidRPr="0079595B">
        <w:rPr>
          <w:i/>
        </w:rPr>
        <w:t>Advantages, Disadvantages and Applications of EEG - Electronics and Communication Study Materials</w:t>
      </w:r>
      <w:r w:rsidRPr="0079595B">
        <w:t>. Available: https://www.electronicsandcommunications.com/2018/08/advantages-disadvantages-applications-of-eeg.html</w:t>
      </w:r>
    </w:p>
    <w:p w14:paraId="32505B07" w14:textId="77777777" w:rsidR="0079595B" w:rsidRPr="0079595B" w:rsidRDefault="0079595B" w:rsidP="0079595B">
      <w:pPr>
        <w:pStyle w:val="EndNoteBibliography"/>
        <w:ind w:left="720" w:hanging="720"/>
      </w:pPr>
      <w:r w:rsidRPr="0079595B">
        <w:t>[32]</w:t>
      </w:r>
      <w:r w:rsidRPr="0079595B">
        <w:tab/>
        <w:t xml:space="preserve">B. Burle, L. Spieser, C. Roger, L. Casini, T. Hasbroucq, and F. Vidal, "Spatial and temporal resolutions of EEG: Is it really black and white? A scalp current density view," </w:t>
      </w:r>
      <w:r w:rsidRPr="0079595B">
        <w:rPr>
          <w:i/>
        </w:rPr>
        <w:t xml:space="preserve">International Journal of Psychophysiology, </w:t>
      </w:r>
      <w:r w:rsidRPr="0079595B">
        <w:t>vol. 97, no. 3, pp. 210-220, September 2015 2015.</w:t>
      </w:r>
    </w:p>
    <w:p w14:paraId="37F46963" w14:textId="77777777" w:rsidR="0079595B" w:rsidRPr="0079595B" w:rsidRDefault="0079595B" w:rsidP="0079595B">
      <w:pPr>
        <w:pStyle w:val="EndNoteBibliography"/>
        <w:ind w:left="720" w:hanging="720"/>
      </w:pPr>
      <w:r w:rsidRPr="0079595B">
        <w:t>[33]</w:t>
      </w:r>
      <w:r w:rsidRPr="0079595B">
        <w:tab/>
        <w:t xml:space="preserve">R. Degabriele and J. Lagopoulos, "Techniques for effective EEG subject preparation," </w:t>
      </w:r>
      <w:r w:rsidRPr="0079595B">
        <w:rPr>
          <w:i/>
        </w:rPr>
        <w:t xml:space="preserve">Acta Neuropsychiatrica, </w:t>
      </w:r>
      <w:r w:rsidRPr="0079595B">
        <w:t>vol. 20, no. 4, pp. 218-219, August 2008 2008.</w:t>
      </w:r>
    </w:p>
    <w:p w14:paraId="0048CC6A" w14:textId="77777777" w:rsidR="0079595B" w:rsidRPr="0079595B" w:rsidRDefault="0079595B" w:rsidP="0079595B">
      <w:pPr>
        <w:pStyle w:val="EndNoteBibliography"/>
        <w:ind w:left="720" w:hanging="720"/>
      </w:pPr>
      <w:r w:rsidRPr="0079595B">
        <w:t>[34]</w:t>
      </w:r>
      <w:r w:rsidRPr="0079595B">
        <w:tab/>
        <w:t xml:space="preserve">M. A. Lopez-Gordo, D. Sanchez-Morillo, and F. P. Valle, "Dry EEG Electrodes," </w:t>
      </w:r>
      <w:r w:rsidRPr="0079595B">
        <w:rPr>
          <w:i/>
        </w:rPr>
        <w:t xml:space="preserve">Sensors, </w:t>
      </w:r>
      <w:r w:rsidRPr="0079595B">
        <w:t>vol. 14, no. 7, pp. 12647-12870, 18/07/2014 2014.</w:t>
      </w:r>
    </w:p>
    <w:p w14:paraId="331F740C" w14:textId="77777777" w:rsidR="0079595B" w:rsidRPr="0079595B" w:rsidRDefault="0079595B" w:rsidP="0079595B">
      <w:pPr>
        <w:pStyle w:val="EndNoteBibliography"/>
        <w:ind w:left="720" w:hanging="720"/>
      </w:pPr>
      <w:r w:rsidRPr="0079595B">
        <w:t>[35]</w:t>
      </w:r>
      <w:r w:rsidRPr="0079595B">
        <w:tab/>
        <w:t>J. W. Y. Kama</w:t>
      </w:r>
      <w:r w:rsidRPr="0079595B">
        <w:rPr>
          <w:i/>
        </w:rPr>
        <w:t xml:space="preserve"> et al.</w:t>
      </w:r>
      <w:r w:rsidRPr="0079595B">
        <w:t xml:space="preserve">, "Systematic comparison between a wireless EEG system with dry electrodes and a wired EEG system with wet electrodes," </w:t>
      </w:r>
      <w:r w:rsidRPr="0079595B">
        <w:rPr>
          <w:i/>
        </w:rPr>
        <w:t xml:space="preserve">NeuroImage, </w:t>
      </w:r>
      <w:r w:rsidRPr="0079595B">
        <w:t>vol. 184, pp. 119-129, 01/01/2019 2019.</w:t>
      </w:r>
    </w:p>
    <w:p w14:paraId="03A8E07B" w14:textId="77777777" w:rsidR="0079595B" w:rsidRPr="0079595B" w:rsidRDefault="0079595B" w:rsidP="0079595B">
      <w:pPr>
        <w:pStyle w:val="EndNoteBibliography"/>
        <w:ind w:left="720" w:hanging="720"/>
      </w:pPr>
      <w:r w:rsidRPr="0079595B">
        <w:t>[36]</w:t>
      </w:r>
      <w:r w:rsidRPr="0079595B">
        <w:tab/>
        <w:t xml:space="preserve">K. E. Matthewson, T. J. Harrison, and S. A. Kizuk, "High and dry? Comparing active dry EEG electrodes to active and passive wet electrodes.," </w:t>
      </w:r>
      <w:r w:rsidRPr="0079595B">
        <w:rPr>
          <w:i/>
        </w:rPr>
        <w:t xml:space="preserve">Psychophysiology, </w:t>
      </w:r>
      <w:r w:rsidRPr="0079595B">
        <w:t>vol. 54, no. 1, pp. 74-82, Jan 2017 2017.</w:t>
      </w:r>
    </w:p>
    <w:p w14:paraId="61210FB8" w14:textId="77777777" w:rsidR="0079595B" w:rsidRPr="0079595B" w:rsidRDefault="0079595B" w:rsidP="0079595B">
      <w:pPr>
        <w:pStyle w:val="EndNoteBibliography"/>
        <w:ind w:left="720" w:hanging="720"/>
      </w:pPr>
      <w:r w:rsidRPr="0079595B">
        <w:t>[37]</w:t>
      </w:r>
      <w:r w:rsidRPr="0079595B">
        <w:tab/>
        <w:t xml:space="preserve">Natus Neuro. (n.d., 04/11/2019). </w:t>
      </w:r>
      <w:r w:rsidRPr="0079595B">
        <w:rPr>
          <w:i/>
        </w:rPr>
        <w:t>Grass Reusable Stamped-Cup EEG Electrodes | Natus</w:t>
      </w:r>
      <w:r w:rsidRPr="0079595B">
        <w:t>. Available: https://neuro.natus.com/products-services/grass-reusable-stamped-cup-eeg-electrodes</w:t>
      </w:r>
    </w:p>
    <w:p w14:paraId="04BF8EC9" w14:textId="77777777" w:rsidR="0079595B" w:rsidRPr="0079595B" w:rsidRDefault="0079595B" w:rsidP="0079595B">
      <w:pPr>
        <w:pStyle w:val="EndNoteBibliography"/>
        <w:ind w:left="720" w:hanging="720"/>
      </w:pPr>
      <w:r w:rsidRPr="0079595B">
        <w:t>[38]</w:t>
      </w:r>
      <w:r w:rsidRPr="0079595B">
        <w:tab/>
        <w:t xml:space="preserve">Florida Research Instruments. (n.d., 04/11/2019). </w:t>
      </w:r>
      <w:r w:rsidRPr="0079595B">
        <w:rPr>
          <w:i/>
        </w:rPr>
        <w:t>New Longer 5mm Spike disposable/reuseable dry EEG Electrode TDE 210 - Florida Research Instruments Inc</w:t>
      </w:r>
      <w:r w:rsidRPr="0079595B">
        <w:t>. Available: https://www.fri-fl-shop.com/product/new-longer-5mm-spike-disposable-reusable-dry-eeg-electrode-tde-210/</w:t>
      </w:r>
    </w:p>
    <w:p w14:paraId="62DF5F0C" w14:textId="77777777" w:rsidR="0079595B" w:rsidRPr="0079595B" w:rsidRDefault="0079595B" w:rsidP="0079595B">
      <w:pPr>
        <w:pStyle w:val="EndNoteBibliography"/>
        <w:ind w:left="720" w:hanging="720"/>
      </w:pPr>
      <w:r w:rsidRPr="0079595B">
        <w:t>[39]</w:t>
      </w:r>
      <w:r w:rsidRPr="0079595B">
        <w:tab/>
        <w:t xml:space="preserve">Y. Wang, X. Gao, B. Hong, and S. Gao, "Practical Designs of Brain–Computer Interfaces Based on the Modulation of EEG Rhythms," in </w:t>
      </w:r>
      <w:r w:rsidRPr="0079595B">
        <w:rPr>
          <w:i/>
        </w:rPr>
        <w:t>Brain-Computer Interfaces</w:t>
      </w:r>
      <w:r w:rsidRPr="0079595B">
        <w:t>, B. Graimann, G. Pfurtscheller, and B. Allison, Eds. (The Frontiers Collection, Berlin, Heidelberg: Springer, 2010, pp. 137-154.</w:t>
      </w:r>
    </w:p>
    <w:p w14:paraId="21AA8CEB" w14:textId="77777777" w:rsidR="0079595B" w:rsidRPr="0079595B" w:rsidRDefault="0079595B" w:rsidP="0079595B">
      <w:pPr>
        <w:pStyle w:val="EndNoteBibliography"/>
        <w:ind w:left="720" w:hanging="720"/>
      </w:pPr>
      <w:r w:rsidRPr="0079595B">
        <w:t>[40]</w:t>
      </w:r>
      <w:r w:rsidRPr="0079595B">
        <w:tab/>
        <w:t>P. Shenoy, K. J. Miller, J. G. Ojemann, and R. P. N. Rao, "Generalized Features for Electrocorticographic BCIs,"</w:t>
      </w:r>
      <w:r w:rsidRPr="0079595B">
        <w:rPr>
          <w:i/>
        </w:rPr>
        <w:t xml:space="preserve"> IEEE Transactions on Biomedical Engineering, </w:t>
      </w:r>
      <w:r w:rsidRPr="0079595B">
        <w:t>vol. 55, no. 1, pp. 273-280, Jan. 2008 2008.</w:t>
      </w:r>
    </w:p>
    <w:p w14:paraId="15A38D39" w14:textId="77777777" w:rsidR="0079595B" w:rsidRPr="0079595B" w:rsidRDefault="0079595B" w:rsidP="0079595B">
      <w:pPr>
        <w:pStyle w:val="EndNoteBibliography"/>
        <w:ind w:left="720" w:hanging="720"/>
      </w:pPr>
      <w:r w:rsidRPr="0079595B">
        <w:t>[41]</w:t>
      </w:r>
      <w:r w:rsidRPr="0079595B">
        <w:tab/>
        <w:t xml:space="preserve">New York University. (n.d., 18/08/2019). </w:t>
      </w:r>
      <w:r w:rsidRPr="0079595B">
        <w:rPr>
          <w:i/>
        </w:rPr>
        <w:t>Electrocorticography (ECoG) | NYU Cognitive Neurophysiology Laboratory</w:t>
      </w:r>
      <w:r w:rsidRPr="0079595B">
        <w:t>. Available: https://med.nyu.edu/thesenlab/research-0/intracranial-eeg/</w:t>
      </w:r>
    </w:p>
    <w:p w14:paraId="09904B98" w14:textId="77777777" w:rsidR="0079595B" w:rsidRPr="0079595B" w:rsidRDefault="0079595B" w:rsidP="0079595B">
      <w:pPr>
        <w:pStyle w:val="EndNoteBibliography"/>
        <w:ind w:left="720" w:hanging="720"/>
      </w:pPr>
      <w:r w:rsidRPr="0079595B">
        <w:t>[42]</w:t>
      </w:r>
      <w:r w:rsidRPr="0079595B">
        <w:tab/>
        <w:t xml:space="preserve">B. Farnsworth. (2019, 25/09/2019). </w:t>
      </w:r>
      <w:r w:rsidRPr="0079595B">
        <w:rPr>
          <w:i/>
        </w:rPr>
        <w:t>EEG vs. MRI vs. fMRI – What are the Differences?</w:t>
      </w:r>
      <w:r w:rsidRPr="0079595B">
        <w:t xml:space="preserve"> Available: https://imotions.com/blog/eeg-vs-mri-vs-fmri-differences/</w:t>
      </w:r>
    </w:p>
    <w:p w14:paraId="12BE2077" w14:textId="77777777" w:rsidR="0079595B" w:rsidRPr="0079595B" w:rsidRDefault="0079595B" w:rsidP="0079595B">
      <w:pPr>
        <w:pStyle w:val="EndNoteBibliography"/>
        <w:ind w:left="720" w:hanging="720"/>
      </w:pPr>
      <w:r w:rsidRPr="0079595B">
        <w:t>[43]</w:t>
      </w:r>
      <w:r w:rsidRPr="0079595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9B44480" w14:textId="77777777" w:rsidR="0079595B" w:rsidRPr="0079595B" w:rsidRDefault="0079595B" w:rsidP="0079595B">
      <w:pPr>
        <w:pStyle w:val="EndNoteBibliography"/>
        <w:ind w:left="720" w:hanging="720"/>
      </w:pPr>
      <w:r w:rsidRPr="0079595B">
        <w:lastRenderedPageBreak/>
        <w:t>[44]</w:t>
      </w:r>
      <w:r w:rsidRPr="0079595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4EE3F85" w14:textId="77777777" w:rsidR="0079595B" w:rsidRPr="0079595B" w:rsidRDefault="0079595B" w:rsidP="0079595B">
      <w:pPr>
        <w:pStyle w:val="EndNoteBibliography"/>
        <w:ind w:left="720" w:hanging="720"/>
      </w:pPr>
      <w:r w:rsidRPr="0079595B">
        <w:t>[45]</w:t>
      </w:r>
      <w:r w:rsidRPr="0079595B">
        <w:tab/>
        <w:t xml:space="preserve">Texas Instruments. (2012, 16/08/2019). </w:t>
      </w:r>
      <w:r w:rsidRPr="0079595B">
        <w:rPr>
          <w:i/>
        </w:rPr>
        <w:t xml:space="preserve">EEG Front-End Performance Demonstration Kit (B ed.) </w:t>
      </w:r>
      <w:r w:rsidRPr="0079595B">
        <w:t>[Datasheet]. Available: http://www.ti.com/lit/ug/slau443b/slau443b.pdf</w:t>
      </w:r>
    </w:p>
    <w:p w14:paraId="4C42DEF0" w14:textId="77777777" w:rsidR="0079595B" w:rsidRPr="0079595B" w:rsidRDefault="0079595B" w:rsidP="0079595B">
      <w:pPr>
        <w:pStyle w:val="EndNoteBibliography"/>
        <w:ind w:left="720" w:hanging="720"/>
      </w:pPr>
      <w:r w:rsidRPr="0079595B">
        <w:t>[46]</w:t>
      </w:r>
      <w:r w:rsidRPr="0079595B">
        <w:tab/>
        <w:t xml:space="preserve">Maxim Integrated. (1996, 16/08/2019). </w:t>
      </w:r>
      <w:r w:rsidRPr="0079595B">
        <w:rPr>
          <w:i/>
        </w:rPr>
        <w:t>Circuit Tradeoffs Minimize Noise in Battery-Input Power Supplies</w:t>
      </w:r>
      <w:r w:rsidRPr="0079595B">
        <w:t>. Available: https://www.maximintegrated.com/en/app-notes/index.mvp/id/653</w:t>
      </w:r>
    </w:p>
    <w:p w14:paraId="1B139AC5" w14:textId="77777777" w:rsidR="0079595B" w:rsidRPr="0079595B" w:rsidRDefault="0079595B" w:rsidP="0079595B">
      <w:pPr>
        <w:pStyle w:val="EndNoteBibliography"/>
        <w:ind w:left="720" w:hanging="720"/>
      </w:pPr>
      <w:r w:rsidRPr="0079595B">
        <w:t>[47]</w:t>
      </w:r>
      <w:r w:rsidRPr="0079595B">
        <w:tab/>
        <w:t xml:space="preserve">X. Yang, J. Hu, Z. Chen, and H. Yang. (2017, 18/08/2019). </w:t>
      </w:r>
      <w:r w:rsidRPr="0079595B">
        <w:rPr>
          <w:i/>
        </w:rPr>
        <w:t>An 8-Channel General-Purpose Analog Front-End for Biopotential Signal Measurement</w:t>
      </w:r>
      <w:r w:rsidRPr="0079595B">
        <w:t>. Available: https://pdfs.semanticscholar.org/99e1/47917ea94e804a7c021bcacb8f58ed8dd3ed.pdf</w:t>
      </w:r>
    </w:p>
    <w:p w14:paraId="0D0E33FD" w14:textId="77777777" w:rsidR="0079595B" w:rsidRPr="0079595B" w:rsidRDefault="0079595B" w:rsidP="0079595B">
      <w:pPr>
        <w:pStyle w:val="EndNoteBibliography"/>
        <w:ind w:left="720" w:hanging="720"/>
      </w:pPr>
      <w:r w:rsidRPr="0079595B">
        <w:t>[48]</w:t>
      </w:r>
      <w:r w:rsidRPr="0079595B">
        <w:tab/>
        <w:t xml:space="preserve">T. Uktveris and V. Jusas, "Development of a Modular Board for EEG Signal Acquisition," </w:t>
      </w:r>
      <w:r w:rsidRPr="0079595B">
        <w:rPr>
          <w:i/>
        </w:rPr>
        <w:t xml:space="preserve">Sensors, </w:t>
      </w:r>
      <w:r w:rsidRPr="0079595B">
        <w:t>vol. 18, no. 7, 03/07/2018 2018.</w:t>
      </w:r>
    </w:p>
    <w:p w14:paraId="5293FEFA" w14:textId="77777777" w:rsidR="0079595B" w:rsidRPr="0079595B" w:rsidRDefault="0079595B" w:rsidP="0079595B">
      <w:pPr>
        <w:pStyle w:val="EndNoteBibliography"/>
        <w:ind w:left="720" w:hanging="720"/>
      </w:pPr>
      <w:r w:rsidRPr="0079595B">
        <w:t>[49]</w:t>
      </w:r>
      <w:r w:rsidRPr="0079595B">
        <w:tab/>
        <w:t xml:space="preserve">S. Feng, M. Tang, F. Quivira, T. Dyson, F. Cuckov, and G. Schirner, "EEGu2: an embedded device for brain/body signal acquisition and processing," in </w:t>
      </w:r>
      <w:r w:rsidRPr="0079595B">
        <w:rPr>
          <w:i/>
        </w:rPr>
        <w:t>27th International Symposium on Rapid System Prototyping: Shortening the Path from Specification to Prototype</w:t>
      </w:r>
      <w:r w:rsidRPr="0079595B">
        <w:t>, Pittsburgh, Pennsylvania, 2016, pp. 19 - 25.</w:t>
      </w:r>
    </w:p>
    <w:p w14:paraId="4E62E5D6" w14:textId="77777777" w:rsidR="0079595B" w:rsidRPr="0079595B" w:rsidRDefault="0079595B" w:rsidP="0079595B">
      <w:pPr>
        <w:pStyle w:val="EndNoteBibliography"/>
        <w:ind w:left="720" w:hanging="720"/>
      </w:pPr>
      <w:r w:rsidRPr="0079595B">
        <w:t>[50]</w:t>
      </w:r>
      <w:r w:rsidRPr="0079595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9FFE662" w14:textId="77777777" w:rsidR="0079595B" w:rsidRPr="0079595B" w:rsidRDefault="0079595B" w:rsidP="0079595B">
      <w:pPr>
        <w:pStyle w:val="EndNoteBibliography"/>
        <w:ind w:left="720" w:hanging="720"/>
      </w:pPr>
      <w:r w:rsidRPr="0079595B">
        <w:t>[51]</w:t>
      </w:r>
      <w:r w:rsidRPr="0079595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3C171F0" w14:textId="77777777" w:rsidR="0079595B" w:rsidRPr="0079595B" w:rsidRDefault="0079595B" w:rsidP="0079595B">
      <w:pPr>
        <w:pStyle w:val="EndNoteBibliography"/>
        <w:ind w:left="720" w:hanging="720"/>
      </w:pPr>
      <w:r w:rsidRPr="0079595B">
        <w:t>[52]</w:t>
      </w:r>
      <w:r w:rsidRPr="0079595B">
        <w:tab/>
        <w:t xml:space="preserve">M. Wild, R. Pegan, and M. Lara. (2015, 18/08/2019). </w:t>
      </w:r>
      <w:r w:rsidRPr="0079595B">
        <w:rPr>
          <w:i/>
        </w:rPr>
        <w:t>Wearable Bluetooth Brain-Computer Interface for Detection and Analysis of Ear-EEG Signals</w:t>
      </w:r>
      <w:r w:rsidRPr="0079595B">
        <w:t>. Available: https://pdfs.semanticscholar.org/bae8/2d84b4384bd86cf942139ac9a45326f3083d.pdf?_ga=2.179954020.1547926640.1568593385-769052707.1568593385</w:t>
      </w:r>
    </w:p>
    <w:p w14:paraId="53280805" w14:textId="77777777" w:rsidR="0079595B" w:rsidRPr="0079595B" w:rsidRDefault="0079595B" w:rsidP="0079595B">
      <w:pPr>
        <w:pStyle w:val="EndNoteBibliography"/>
        <w:ind w:left="720" w:hanging="720"/>
      </w:pPr>
      <w:r w:rsidRPr="0079595B">
        <w:t>[53]</w:t>
      </w:r>
      <w:r w:rsidRPr="0079595B">
        <w:tab/>
        <w:t xml:space="preserve">Texas Instruments. (n.d., 21/08/2019). </w:t>
      </w:r>
      <w:r w:rsidRPr="0079595B">
        <w:rPr>
          <w:i/>
        </w:rPr>
        <w:t>ADS1299 Low-Noise, 8-Channel, 24-Bit Analog-to-Digital Converter for Biopotential Measurements | TI.com</w:t>
      </w:r>
      <w:r w:rsidRPr="0079595B">
        <w:t>. Available: http://www.ti.com/product/ADS1299</w:t>
      </w:r>
    </w:p>
    <w:p w14:paraId="6EA0E418" w14:textId="77777777" w:rsidR="0079595B" w:rsidRPr="0079595B" w:rsidRDefault="0079595B" w:rsidP="0079595B">
      <w:pPr>
        <w:pStyle w:val="EndNoteBibliography"/>
        <w:ind w:left="720" w:hanging="720"/>
      </w:pPr>
      <w:r w:rsidRPr="0079595B">
        <w:t>[54]</w:t>
      </w:r>
      <w:r w:rsidRPr="0079595B">
        <w:tab/>
        <w:t>Texas Instruments, "ADS1299-x Low-Noise, 4-, 6-, 8-Channel, 24-Bit, Analog-to-Digital Converter for EEG and Biopotential Measurements," Jan. 2017 2017, Available: http://www.ti.com/lit/ds/symlink/ads1299.pdf.</w:t>
      </w:r>
    </w:p>
    <w:p w14:paraId="22DC800B" w14:textId="77777777" w:rsidR="0079595B" w:rsidRPr="0079595B" w:rsidRDefault="0079595B" w:rsidP="0079595B">
      <w:pPr>
        <w:pStyle w:val="EndNoteBibliography"/>
        <w:ind w:left="720" w:hanging="720"/>
      </w:pPr>
      <w:r w:rsidRPr="0079595B">
        <w:t>[55]</w:t>
      </w:r>
      <w:r w:rsidRPr="0079595B">
        <w:tab/>
        <w:t xml:space="preserve">W. Klonowski, "Everything you wanted to ask about EEG but were afraid to get the right answer," </w:t>
      </w:r>
      <w:r w:rsidRPr="0079595B">
        <w:rPr>
          <w:i/>
        </w:rPr>
        <w:t xml:space="preserve">Nonlinear Biomedical Physics, </w:t>
      </w:r>
      <w:r w:rsidRPr="0079595B">
        <w:t>vol. 3, no. 1, 26/5/2009 2009.</w:t>
      </w:r>
    </w:p>
    <w:p w14:paraId="58D0CAF4" w14:textId="77777777" w:rsidR="0079595B" w:rsidRPr="0079595B" w:rsidRDefault="0079595B" w:rsidP="0079595B">
      <w:pPr>
        <w:pStyle w:val="EndNoteBibliography"/>
        <w:ind w:left="720" w:hanging="720"/>
      </w:pPr>
      <w:r w:rsidRPr="0079595B">
        <w:t>[56]</w:t>
      </w:r>
      <w:r w:rsidRPr="0079595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79595B">
        <w:lastRenderedPageBreak/>
        <w:t>Available: https://ieeexplore-ieee-org.ezproxy.newcastle.edu.au/stamp/stamp.jsp?tp=&amp;arnumber=6740323</w:t>
      </w:r>
    </w:p>
    <w:p w14:paraId="69F07011" w14:textId="77777777" w:rsidR="0079595B" w:rsidRPr="0079595B" w:rsidRDefault="0079595B" w:rsidP="0079595B">
      <w:pPr>
        <w:pStyle w:val="EndNoteBibliography"/>
        <w:ind w:left="720" w:hanging="720"/>
      </w:pPr>
      <w:r w:rsidRPr="0079595B">
        <w:t>[57]</w:t>
      </w:r>
      <w:r w:rsidRPr="0079595B">
        <w:tab/>
        <w:t xml:space="preserve">S. S. Haykin, </w:t>
      </w:r>
      <w:r w:rsidRPr="0079595B">
        <w:rPr>
          <w:i/>
        </w:rPr>
        <w:t>Adaptive Filter Theory</w:t>
      </w:r>
      <w:r w:rsidRPr="0079595B">
        <w:t>, 4 ed. (Prentice-Hall information and system sciences series). Prentice Hall, 2002, p. 920.</w:t>
      </w:r>
    </w:p>
    <w:p w14:paraId="19B6A82C" w14:textId="77777777" w:rsidR="0079595B" w:rsidRPr="0079595B" w:rsidRDefault="0079595B" w:rsidP="0079595B">
      <w:pPr>
        <w:pStyle w:val="EndNoteBibliography"/>
        <w:ind w:left="720" w:hanging="720"/>
      </w:pPr>
      <w:r w:rsidRPr="0079595B">
        <w:t>[58]</w:t>
      </w:r>
      <w:r w:rsidRPr="0079595B">
        <w:tab/>
        <w:t xml:space="preserve">G. Rodríguez-Bermúdez and P. J. García-Laencina, "Automatic and Adaptive Classification of Electroencephalographic Signals for Brain Computer Interfaces," </w:t>
      </w:r>
      <w:r w:rsidRPr="0079595B">
        <w:rPr>
          <w:i/>
        </w:rPr>
        <w:t xml:space="preserve">Journal of Medical Systems, </w:t>
      </w:r>
      <w:r w:rsidRPr="0079595B">
        <w:t>vol. 36, pp. 51-63, 02/11/2012 2012.</w:t>
      </w:r>
    </w:p>
    <w:p w14:paraId="3C76E7F9" w14:textId="77777777" w:rsidR="0079595B" w:rsidRPr="0079595B" w:rsidRDefault="0079595B" w:rsidP="0079595B">
      <w:pPr>
        <w:pStyle w:val="EndNoteBibliography"/>
        <w:ind w:left="720" w:hanging="720"/>
      </w:pPr>
      <w:r w:rsidRPr="0079595B">
        <w:t>[59]</w:t>
      </w:r>
      <w:r w:rsidRPr="0079595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B6877AE" w14:textId="77777777" w:rsidR="0079595B" w:rsidRPr="0079595B" w:rsidRDefault="0079595B" w:rsidP="0079595B">
      <w:pPr>
        <w:pStyle w:val="EndNoteBibliography"/>
        <w:ind w:left="720" w:hanging="720"/>
        <w:rPr>
          <w:i/>
        </w:rPr>
      </w:pPr>
      <w:r w:rsidRPr="0079595B">
        <w:t>[60]</w:t>
      </w:r>
      <w:r w:rsidRPr="0079595B">
        <w:tab/>
        <w:t xml:space="preserve">A. A. Suraj, M. Francis, T. S. Kavya, and T. M. Nirmal, "Discrete wavelet transform based image fusion and de-noising in FPGA," </w:t>
      </w:r>
    </w:p>
    <w:p w14:paraId="00C7E3DE" w14:textId="77777777" w:rsidR="0079595B" w:rsidRPr="0079595B" w:rsidRDefault="0079595B" w:rsidP="0079595B">
      <w:pPr>
        <w:pStyle w:val="EndNoteBibliography"/>
        <w:ind w:left="720" w:hanging="720"/>
      </w:pPr>
      <w:r w:rsidRPr="0079595B">
        <w:rPr>
          <w:i/>
        </w:rPr>
        <w:t xml:space="preserve">Journal of Electrical Systems and Information Technology, </w:t>
      </w:r>
      <w:r w:rsidRPr="0079595B">
        <w:t>vol. 1, no. 1, pp. 72-81, May 2014 2014.</w:t>
      </w:r>
    </w:p>
    <w:p w14:paraId="08FCB925" w14:textId="77777777" w:rsidR="0079595B" w:rsidRPr="0079595B" w:rsidRDefault="0079595B" w:rsidP="0079595B">
      <w:pPr>
        <w:pStyle w:val="EndNoteBibliography"/>
        <w:ind w:left="720" w:hanging="720"/>
      </w:pPr>
      <w:r w:rsidRPr="0079595B">
        <w:t>[61]</w:t>
      </w:r>
      <w:r w:rsidRPr="0079595B">
        <w:tab/>
        <w:t xml:space="preserve">G. Huang, J. Meng, D. Zhang, and X. Zhu, "Window Function for EEG Power Density Estimation and Its Application in SSVEP Based BCIs," in </w:t>
      </w:r>
      <w:r w:rsidRPr="0079595B">
        <w:rPr>
          <w:i/>
        </w:rPr>
        <w:t>International Conference on Intelligent Robotics and Applications</w:t>
      </w:r>
      <w:r w:rsidRPr="0079595B">
        <w:t>, Aachen, Germany, 2011, vol. 7102, pp. 135-144: Springer, Berlin, Germany.</w:t>
      </w:r>
    </w:p>
    <w:p w14:paraId="52514CA7" w14:textId="77777777" w:rsidR="0079595B" w:rsidRPr="0079595B" w:rsidRDefault="0079595B" w:rsidP="0079595B">
      <w:pPr>
        <w:pStyle w:val="EndNoteBibliography"/>
        <w:ind w:left="720" w:hanging="720"/>
      </w:pPr>
      <w:r w:rsidRPr="0079595B">
        <w:t>[62]</w:t>
      </w:r>
      <w:r w:rsidRPr="0079595B">
        <w:tab/>
        <w:t xml:space="preserve">D. Coyle, G. Prasad, and T. M. McGinnity, </w:t>
      </w:r>
      <w:r w:rsidRPr="0079595B">
        <w:rPr>
          <w:i/>
        </w:rPr>
        <w:t xml:space="preserve">A Time-Frequency Approach to Feature Extraction for a Brain-Computer Interface with a Comparative Analysis of Performance Measures, </w:t>
      </w:r>
      <w:r w:rsidRPr="0079595B">
        <w:t>vol. 19, pp. 3141-3151, 04/11/2004 2004.</w:t>
      </w:r>
    </w:p>
    <w:p w14:paraId="57295A58" w14:textId="77777777" w:rsidR="0079595B" w:rsidRPr="0079595B" w:rsidRDefault="0079595B" w:rsidP="0079595B">
      <w:pPr>
        <w:pStyle w:val="EndNoteBibliography"/>
        <w:ind w:left="720" w:hanging="720"/>
      </w:pPr>
      <w:r w:rsidRPr="0079595B">
        <w:t>[63]</w:t>
      </w:r>
      <w:r w:rsidRPr="0079595B">
        <w:tab/>
        <w:t>"DCT/IDCT Customer Tutorial," ed: Xilinx, 2000.</w:t>
      </w:r>
    </w:p>
    <w:p w14:paraId="6D4B4C98" w14:textId="77777777" w:rsidR="0079595B" w:rsidRPr="0079595B" w:rsidRDefault="0079595B" w:rsidP="0079595B">
      <w:pPr>
        <w:pStyle w:val="EndNoteBibliography"/>
        <w:ind w:left="720" w:hanging="720"/>
      </w:pPr>
      <w:r w:rsidRPr="0079595B">
        <w:t>[64]</w:t>
      </w:r>
      <w:r w:rsidRPr="0079595B">
        <w:tab/>
        <w:t xml:space="preserve">W.-H. Chen and W. K. Pratt, "Scene Adaptive Coder," in </w:t>
      </w:r>
      <w:r w:rsidRPr="0079595B">
        <w:rPr>
          <w:i/>
        </w:rPr>
        <w:t>IEEE Transactions on Communications</w:t>
      </w:r>
      <w:r w:rsidRPr="0079595B">
        <w:t>, Dallas, 1984, vol. 32, pp. 225-323: IEEE.</w:t>
      </w:r>
    </w:p>
    <w:p w14:paraId="5F6E542C" w14:textId="77777777" w:rsidR="0079595B" w:rsidRPr="0079595B" w:rsidRDefault="0079595B" w:rsidP="0079595B">
      <w:pPr>
        <w:pStyle w:val="EndNoteBibliography"/>
        <w:ind w:left="720" w:hanging="720"/>
      </w:pPr>
      <w:r w:rsidRPr="0079595B">
        <w:t>[65]</w:t>
      </w:r>
      <w:r w:rsidRPr="0079595B">
        <w:tab/>
        <w:t>E. Roberts, "Lossy Data Compression: JPEG," ed: Stanford, n.d.</w:t>
      </w:r>
    </w:p>
    <w:p w14:paraId="60674185" w14:textId="77777777" w:rsidR="0079595B" w:rsidRPr="0079595B" w:rsidRDefault="0079595B" w:rsidP="0079595B">
      <w:pPr>
        <w:pStyle w:val="EndNoteBibliography"/>
        <w:ind w:left="720" w:hanging="720"/>
      </w:pPr>
      <w:r w:rsidRPr="0079595B">
        <w:t>[66]</w:t>
      </w:r>
      <w:r w:rsidRPr="0079595B">
        <w:tab/>
        <w:t xml:space="preserve">J. Princen and A. Bradley, "Analysis/Synthesis filter bank design based on time domain aliasing cancellation," in </w:t>
      </w:r>
      <w:r w:rsidRPr="0079595B">
        <w:rPr>
          <w:i/>
        </w:rPr>
        <w:t>IEEE Transactions on Acoustics, Speech, and Signal Processing</w:t>
      </w:r>
      <w:r w:rsidRPr="0079595B">
        <w:t>, London, 1986, vol. 34, pp. 1153-1161: IEEE.</w:t>
      </w:r>
    </w:p>
    <w:p w14:paraId="29066B2B" w14:textId="77777777" w:rsidR="0079595B" w:rsidRPr="0079595B" w:rsidRDefault="0079595B" w:rsidP="0079595B">
      <w:pPr>
        <w:pStyle w:val="EndNoteBibliography"/>
        <w:ind w:left="720" w:hanging="720"/>
      </w:pPr>
      <w:r w:rsidRPr="0079595B">
        <w:t>[67]</w:t>
      </w:r>
      <w:r w:rsidRPr="0079595B">
        <w:tab/>
        <w:t>B. Lincoln, "Modified Discrete Cosine Transform (MDCT)," ed: Stanford University, 1998.</w:t>
      </w:r>
    </w:p>
    <w:p w14:paraId="744CCD58" w14:textId="77777777" w:rsidR="0079595B" w:rsidRPr="0079595B" w:rsidRDefault="0079595B" w:rsidP="0079595B">
      <w:pPr>
        <w:pStyle w:val="EndNoteBibliography"/>
        <w:ind w:left="720" w:hanging="720"/>
      </w:pPr>
      <w:r w:rsidRPr="0079595B">
        <w:t>[68]</w:t>
      </w:r>
      <w:r w:rsidRPr="0079595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EF911C2" w14:textId="77777777" w:rsidR="0079595B" w:rsidRPr="0079595B" w:rsidRDefault="0079595B" w:rsidP="0079595B">
      <w:pPr>
        <w:pStyle w:val="EndNoteBibliography"/>
        <w:ind w:left="720" w:hanging="720"/>
      </w:pPr>
      <w:r w:rsidRPr="0079595B">
        <w:t>[69]</w:t>
      </w:r>
      <w:r w:rsidRPr="0079595B">
        <w:tab/>
        <w:t xml:space="preserve">Y. Pang, S. Wang, and Y. Yuan, "Learning Regularized LDA by Clustering," in </w:t>
      </w:r>
      <w:r w:rsidRPr="0079595B">
        <w:rPr>
          <w:i/>
        </w:rPr>
        <w:t>IEEE Transactions on Neural Networks and Learning Systems</w:t>
      </w:r>
      <w:r w:rsidRPr="0079595B">
        <w:t>, 2014, vol. 25, no. 12, pp. 2191-2201: IEEE.</w:t>
      </w:r>
    </w:p>
    <w:p w14:paraId="78429E75" w14:textId="77777777" w:rsidR="0079595B" w:rsidRPr="0079595B" w:rsidRDefault="0079595B" w:rsidP="0079595B">
      <w:pPr>
        <w:pStyle w:val="EndNoteBibliography"/>
        <w:ind w:left="720" w:hanging="720"/>
      </w:pPr>
      <w:r w:rsidRPr="0079595B">
        <w:t>[70]</w:t>
      </w:r>
      <w:r w:rsidRPr="0079595B">
        <w:tab/>
        <w:t xml:space="preserve">F. Lauer. (2014, 21/08/2019). </w:t>
      </w:r>
      <w:r w:rsidRPr="0079595B">
        <w:rPr>
          <w:i/>
        </w:rPr>
        <w:t>Linear and Quadratic Discriminant Analysis (LDA / QDA)</w:t>
      </w:r>
      <w:r w:rsidRPr="0079595B">
        <w:t>. Available: http://mlweb.loria.fr/book/en/lda.html</w:t>
      </w:r>
    </w:p>
    <w:p w14:paraId="3CFC3BC0" w14:textId="77777777" w:rsidR="0079595B" w:rsidRPr="0079595B" w:rsidRDefault="0079595B" w:rsidP="0079595B">
      <w:pPr>
        <w:pStyle w:val="EndNoteBibliography"/>
        <w:ind w:left="720" w:hanging="720"/>
      </w:pPr>
      <w:r w:rsidRPr="0079595B">
        <w:t>[71]</w:t>
      </w:r>
      <w:r w:rsidRPr="0079595B">
        <w:tab/>
        <w:t xml:space="preserve">Penn State University. (n.d., 21/08/2019). </w:t>
      </w:r>
      <w:r w:rsidRPr="0079595B">
        <w:rPr>
          <w:i/>
        </w:rPr>
        <w:t>9.2.8 - Quadratic Discriminant Analysis (QDA)</w:t>
      </w:r>
      <w:r w:rsidRPr="0079595B">
        <w:t>. Available: https://onlinecourses.science.psu.edu/stat508/book/export/html/696</w:t>
      </w:r>
    </w:p>
    <w:p w14:paraId="45810803" w14:textId="77777777" w:rsidR="0079595B" w:rsidRPr="0079595B" w:rsidRDefault="0079595B" w:rsidP="0079595B">
      <w:pPr>
        <w:pStyle w:val="EndNoteBibliography"/>
        <w:ind w:left="720" w:hanging="720"/>
      </w:pPr>
      <w:r w:rsidRPr="0079595B">
        <w:t>[72]</w:t>
      </w:r>
      <w:r w:rsidRPr="0079595B">
        <w:tab/>
        <w:t xml:space="preserve">V. Vapnik and C. Cortes, "Support-Vector Networks," </w:t>
      </w:r>
      <w:r w:rsidRPr="0079595B">
        <w:rPr>
          <w:i/>
        </w:rPr>
        <w:t xml:space="preserve">Machine Learning, </w:t>
      </w:r>
      <w:r w:rsidRPr="0079595B">
        <w:t>vol. 20, pp. 273-297, 1995.</w:t>
      </w:r>
    </w:p>
    <w:p w14:paraId="583F5674" w14:textId="77777777" w:rsidR="0079595B" w:rsidRPr="0079595B" w:rsidRDefault="0079595B" w:rsidP="0079595B">
      <w:pPr>
        <w:pStyle w:val="EndNoteBibliography"/>
        <w:ind w:left="720" w:hanging="720"/>
      </w:pPr>
      <w:r w:rsidRPr="0079595B">
        <w:lastRenderedPageBreak/>
        <w:t>[73]</w:t>
      </w:r>
      <w:r w:rsidRPr="0079595B">
        <w:tab/>
      </w:r>
      <w:r w:rsidRPr="0079595B">
        <w:rPr>
          <w:sz w:val="20"/>
        </w:rPr>
        <w:t>R. Pupale</w:t>
      </w:r>
      <w:r w:rsidRPr="0079595B">
        <w:t xml:space="preserve">. (2018, 21/08/2019). </w:t>
      </w:r>
      <w:r w:rsidRPr="0079595B">
        <w:rPr>
          <w:i/>
        </w:rPr>
        <w:t>Support Vector Machines(SVM) -- An Overview - Towards Data Science</w:t>
      </w:r>
      <w:r w:rsidRPr="0079595B">
        <w:t>. Available: https://towardsdatascience.com/https-medium-com-pupalerushikesh-svm-f4b42800e989</w:t>
      </w:r>
    </w:p>
    <w:p w14:paraId="28AC9DE8" w14:textId="77777777" w:rsidR="0079595B" w:rsidRPr="0079595B" w:rsidRDefault="0079595B" w:rsidP="0079595B">
      <w:pPr>
        <w:pStyle w:val="EndNoteBibliography"/>
        <w:ind w:left="720" w:hanging="720"/>
      </w:pPr>
      <w:r w:rsidRPr="0079595B">
        <w:t>[74]</w:t>
      </w:r>
      <w:r w:rsidRPr="0079595B">
        <w:tab/>
        <w:t>D. Sontage, "Support Vector Machines (SVMs) Lecture 2," ed: Massachusetts Institute of Technology, n.d.</w:t>
      </w:r>
    </w:p>
    <w:p w14:paraId="4DB69497" w14:textId="77777777" w:rsidR="0079595B" w:rsidRPr="0079595B" w:rsidRDefault="0079595B" w:rsidP="0079595B">
      <w:pPr>
        <w:pStyle w:val="EndNoteBibliography"/>
        <w:ind w:left="720" w:hanging="720"/>
      </w:pPr>
      <w:r w:rsidRPr="0079595B">
        <w:t>[75]</w:t>
      </w:r>
      <w:r w:rsidRPr="0079595B">
        <w:tab/>
        <w:t>R. Berwick, "An Idiot’s guide to Support vector machines (SVMs)," ed: Massachusetts Institute of Technology, n.d.</w:t>
      </w:r>
    </w:p>
    <w:p w14:paraId="0ADAC4E5" w14:textId="77777777" w:rsidR="0079595B" w:rsidRPr="0079595B" w:rsidRDefault="0079595B" w:rsidP="0079595B">
      <w:pPr>
        <w:pStyle w:val="EndNoteBibliography"/>
        <w:ind w:left="720" w:hanging="720"/>
      </w:pPr>
      <w:r w:rsidRPr="0079595B">
        <w:t>[76]</w:t>
      </w:r>
      <w:r w:rsidRPr="0079595B">
        <w:tab/>
        <w:t xml:space="preserve">K. Teknomo. (n.d., 21/08/2019). </w:t>
      </w:r>
      <w:r w:rsidRPr="0079595B">
        <w:rPr>
          <w:i/>
        </w:rPr>
        <w:t>K Nearest Neighbors Tutorial: How K-Nearest Neighbour (KNN) Algorithm works?</w:t>
      </w:r>
      <w:r w:rsidRPr="0079595B">
        <w:t xml:space="preserve"> Available: https://people.revoledu.com/kardi/tutorial/KNN/HowTo_KNN.html</w:t>
      </w:r>
    </w:p>
    <w:p w14:paraId="38FD58CC" w14:textId="77777777" w:rsidR="0079595B" w:rsidRPr="0079595B" w:rsidRDefault="0079595B" w:rsidP="0079595B">
      <w:pPr>
        <w:pStyle w:val="EndNoteBibliography"/>
        <w:ind w:left="720" w:hanging="720"/>
      </w:pPr>
      <w:r w:rsidRPr="0079595B">
        <w:t>[77]</w:t>
      </w:r>
      <w:r w:rsidRPr="0079595B">
        <w:tab/>
        <w:t xml:space="preserve">(n.d., 21/08/2019). </w:t>
      </w:r>
      <w:r w:rsidRPr="0079595B">
        <w:rPr>
          <w:i/>
        </w:rPr>
        <w:t>kNN</w:t>
      </w:r>
      <w:r w:rsidRPr="0079595B">
        <w:t>. Available: http://cs.carleton.edu/cs_comps/0910/netflixprize/final_results/knn/index.html</w:t>
      </w:r>
    </w:p>
    <w:p w14:paraId="1B0DC881" w14:textId="77777777" w:rsidR="0079595B" w:rsidRPr="0079595B" w:rsidRDefault="0079595B" w:rsidP="0079595B">
      <w:pPr>
        <w:pStyle w:val="EndNoteBibliography"/>
        <w:ind w:left="720" w:hanging="720"/>
      </w:pPr>
      <w:r w:rsidRPr="0079595B">
        <w:t>[78]</w:t>
      </w:r>
      <w:r w:rsidRPr="0079595B">
        <w:tab/>
        <w:t xml:space="preserve">(2018, 21/09/2019). </w:t>
      </w:r>
      <w:r w:rsidRPr="0079595B">
        <w:rPr>
          <w:i/>
        </w:rPr>
        <w:t>Lecture 2: k-nearest neighbors / Curese of Dimensionality</w:t>
      </w:r>
      <w:r w:rsidRPr="0079595B">
        <w:t>. Available: http://www.cs.cornell.edu/courses/cs4780/2018fa/lectures/lecturenote02_kNN.html</w:t>
      </w:r>
    </w:p>
    <w:p w14:paraId="59973D6D" w14:textId="77777777" w:rsidR="0079595B" w:rsidRPr="0079595B" w:rsidRDefault="0079595B" w:rsidP="0079595B">
      <w:pPr>
        <w:pStyle w:val="EndNoteBibliography"/>
        <w:ind w:left="720" w:hanging="720"/>
      </w:pPr>
      <w:r w:rsidRPr="0079595B">
        <w:t>[79]</w:t>
      </w:r>
      <w:r w:rsidRPr="0079595B">
        <w:tab/>
        <w:t>B. M. Kaya M, Ozbay E, Yanar H, Mishchenko Y, "A large electroencephalographic motor imagery dataset for electroencephalographic brain computer interfaces," ed: figshare, 2018.</w:t>
      </w:r>
    </w:p>
    <w:p w14:paraId="4FE64AEA" w14:textId="77777777" w:rsidR="0079595B" w:rsidRPr="0079595B" w:rsidRDefault="0079595B" w:rsidP="0079595B">
      <w:pPr>
        <w:pStyle w:val="EndNoteBibliography"/>
        <w:ind w:left="720" w:hanging="720"/>
      </w:pPr>
      <w:r w:rsidRPr="0079595B">
        <w:t>[80]</w:t>
      </w:r>
      <w:r w:rsidRPr="0079595B">
        <w:tab/>
        <w:t xml:space="preserve">B. M. Kaya M, Ozbay E, Yanar H, Mishchenko Y, "A large electroencephalographic motor imagery dataset for electroencephalographic brain computer interfaces," </w:t>
      </w:r>
      <w:r w:rsidRPr="0079595B">
        <w:rPr>
          <w:i/>
        </w:rPr>
        <w:t xml:space="preserve">Scientific Data, </w:t>
      </w:r>
      <w:r w:rsidRPr="0079595B">
        <w:t>vol. 5, no. 180211, 2018.</w:t>
      </w:r>
    </w:p>
    <w:p w14:paraId="04AE29AF" w14:textId="77777777" w:rsidR="0079595B" w:rsidRPr="0079595B" w:rsidRDefault="0079595B" w:rsidP="0079595B">
      <w:pPr>
        <w:pStyle w:val="EndNoteBibliography"/>
        <w:ind w:left="720" w:hanging="720"/>
      </w:pPr>
      <w:r w:rsidRPr="0079595B">
        <w:t>[81]</w:t>
      </w:r>
      <w:r w:rsidRPr="0079595B">
        <w:tab/>
        <w:t xml:space="preserve">K. Cabeen and P. Gent. (n.d., 03/11/2019). </w:t>
      </w:r>
      <w:r w:rsidRPr="0079595B">
        <w:rPr>
          <w:i/>
        </w:rPr>
        <w:t>Image Compression and the Discrete Cosine Transform</w:t>
      </w:r>
      <w:r w:rsidRPr="0079595B">
        <w:t>. Available: https://www.math.cuhk.edu.hk/~lmlui/dct.pdf</w:t>
      </w:r>
    </w:p>
    <w:p w14:paraId="165B9A4C" w14:textId="77777777" w:rsidR="0079595B" w:rsidRPr="0079595B" w:rsidRDefault="0079595B" w:rsidP="0079595B">
      <w:pPr>
        <w:pStyle w:val="EndNoteBibliography"/>
        <w:ind w:left="720" w:hanging="720"/>
      </w:pPr>
      <w:r w:rsidRPr="0079595B">
        <w:t>[82]</w:t>
      </w:r>
      <w:r w:rsidRPr="0079595B">
        <w:tab/>
        <w:t xml:space="preserve">A. B. Watson, "Image Compression Using the Discrete Cosine Transform," </w:t>
      </w:r>
      <w:r w:rsidRPr="0079595B">
        <w:rPr>
          <w:i/>
        </w:rPr>
        <w:t xml:space="preserve">Mathematica, </w:t>
      </w:r>
      <w:r w:rsidRPr="0079595B">
        <w:t>vol. 4, no. 1, pp. 81-88, 1994.</w:t>
      </w:r>
    </w:p>
    <w:p w14:paraId="0C26A05E" w14:textId="77777777" w:rsidR="0079595B" w:rsidRPr="0079595B" w:rsidRDefault="0079595B" w:rsidP="0079595B">
      <w:pPr>
        <w:pStyle w:val="EndNoteBibliography"/>
        <w:ind w:left="720" w:hanging="720"/>
      </w:pPr>
      <w:r w:rsidRPr="0079595B">
        <w:t>[83]</w:t>
      </w:r>
      <w:r w:rsidRPr="0079595B">
        <w:tab/>
        <w:t xml:space="preserve">Florida Research Instruments. (n.d., 04/11/2019). </w:t>
      </w:r>
      <w:r w:rsidRPr="0079595B">
        <w:rPr>
          <w:i/>
        </w:rPr>
        <w:t>EEG Headband Packages - Florida Research Instruments Inc</w:t>
      </w:r>
      <w:r w:rsidRPr="0079595B">
        <w:t>. Available: https://www.fri-fl-shop.com/product/eeg-headband-packages/</w:t>
      </w:r>
    </w:p>
    <w:p w14:paraId="5E46468C" w14:textId="77777777" w:rsidR="0079595B" w:rsidRPr="0079595B" w:rsidRDefault="0079595B" w:rsidP="0079595B">
      <w:pPr>
        <w:pStyle w:val="EndNoteBibliography"/>
        <w:ind w:left="720" w:hanging="720"/>
      </w:pPr>
      <w:r w:rsidRPr="0079595B">
        <w:t>[84]</w:t>
      </w:r>
      <w:r w:rsidRPr="0079595B">
        <w:tab/>
        <w:t xml:space="preserve">S. Thornton. (2016, 04/11/2019). </w:t>
      </w:r>
      <w:r w:rsidRPr="0079595B">
        <w:rPr>
          <w:i/>
        </w:rPr>
        <w:t>Trade-offs in Choosing 8-bit vs. 16- and 32-bit Architectures</w:t>
      </w:r>
      <w:r w:rsidRPr="0079595B">
        <w:t>. Available: https://www.microcontrollertips.com/trade-offs-choosing-8-bit-vs-16-32-bit-architectures/</w:t>
      </w:r>
    </w:p>
    <w:p w14:paraId="2088CC9B" w14:textId="77777777" w:rsidR="0079595B" w:rsidRPr="0079595B" w:rsidRDefault="0079595B" w:rsidP="0079595B">
      <w:pPr>
        <w:pStyle w:val="EndNoteBibliography"/>
        <w:ind w:left="720" w:hanging="720"/>
      </w:pPr>
      <w:r w:rsidRPr="0079595B">
        <w:t>[85]</w:t>
      </w:r>
      <w:r w:rsidRPr="0079595B">
        <w:tab/>
        <w:t xml:space="preserve">A. Mota. (2017, 04/11/2019). </w:t>
      </w:r>
      <w:r w:rsidRPr="0079595B">
        <w:rPr>
          <w:i/>
        </w:rPr>
        <w:t>Materials of Prosthetic Limbs</w:t>
      </w:r>
      <w:r w:rsidRPr="0079595B">
        <w:t>. Available: https://broncoscholar.library.cpp.edu/bitstream/handle/10211.3/193171/MotaAnissa_LibraryResearchPaper2017.pdf?sequence=1</w:t>
      </w:r>
    </w:p>
    <w:p w14:paraId="0D4CF475" w14:textId="77777777" w:rsidR="0079595B" w:rsidRPr="0079595B" w:rsidRDefault="0079595B" w:rsidP="0079595B">
      <w:pPr>
        <w:pStyle w:val="EndNoteBibliography"/>
        <w:ind w:left="720" w:hanging="720"/>
      </w:pPr>
      <w:r w:rsidRPr="0079595B">
        <w:t>[86]</w:t>
      </w:r>
      <w:r w:rsidRPr="0079595B">
        <w:tab/>
        <w:t xml:space="preserve">J. Nalepa and M. Kawulok, "Selecting training sets for support vector machines: a review," </w:t>
      </w:r>
      <w:r w:rsidRPr="0079595B">
        <w:rPr>
          <w:i/>
        </w:rPr>
        <w:t xml:space="preserve">Artificial Intelligence Review, </w:t>
      </w:r>
      <w:r w:rsidRPr="0079595B">
        <w:t>vol. 52, no. 2, pp. 857-900, August 2019 2018.</w:t>
      </w:r>
    </w:p>
    <w:p w14:paraId="16E260A1" w14:textId="77777777" w:rsidR="0079595B" w:rsidRPr="0079595B" w:rsidRDefault="0079595B" w:rsidP="0079595B">
      <w:pPr>
        <w:pStyle w:val="EndNoteBibliography"/>
        <w:ind w:left="720" w:hanging="720"/>
      </w:pPr>
      <w:r w:rsidRPr="0079595B">
        <w:t>[87]</w:t>
      </w:r>
      <w:r w:rsidRPr="0079595B">
        <w:tab/>
        <w:t xml:space="preserve">S. Winters-Hill and S. Merat, "SVM clustering," </w:t>
      </w:r>
      <w:r w:rsidRPr="0079595B">
        <w:rPr>
          <w:i/>
        </w:rPr>
        <w:t xml:space="preserve">BMC Bioinformatics, </w:t>
      </w:r>
      <w:r w:rsidRPr="0079595B">
        <w:t>vol. 8, no. 7, 1/11/2007 2007.</w:t>
      </w:r>
    </w:p>
    <w:p w14:paraId="68A89B21" w14:textId="77777777" w:rsidR="0079595B" w:rsidRPr="0079595B" w:rsidRDefault="0079595B" w:rsidP="0079595B">
      <w:pPr>
        <w:pStyle w:val="EndNoteBibliography"/>
        <w:ind w:left="720" w:hanging="720"/>
      </w:pPr>
      <w:r w:rsidRPr="0079595B">
        <w:t>[88]</w:t>
      </w:r>
      <w:r w:rsidRPr="0079595B">
        <w:tab/>
        <w:t xml:space="preserve">H. Nakatani, N. Orlandi, and C. van Leeuwen, "Precisely timed occulomotor and parietal EEG activity in perceptual switching," </w:t>
      </w:r>
      <w:r w:rsidRPr="0079595B">
        <w:rPr>
          <w:i/>
        </w:rPr>
        <w:t xml:space="preserve">Cognitive Neurodynamics, </w:t>
      </w:r>
      <w:r w:rsidRPr="0079595B">
        <w:t>vol. 5, no. 4, pp. 399 - 409, 5/11/2011 2011.</w:t>
      </w:r>
    </w:p>
    <w:p w14:paraId="5A1BA649" w14:textId="7070AF39"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41"/>
          <w:type w:val="continuous"/>
          <w:pgSz w:w="11906" w:h="16838"/>
          <w:pgMar w:top="1701" w:right="1440" w:bottom="1701" w:left="1701" w:header="709" w:footer="709" w:gutter="0"/>
          <w:pgNumType w:start="1"/>
          <w:cols w:space="708"/>
          <w:docGrid w:linePitch="360"/>
        </w:sectPr>
      </w:pPr>
    </w:p>
    <w:p w14:paraId="21EBDC57" w14:textId="4EBAA6C2" w:rsidR="005040F2" w:rsidRDefault="00895219" w:rsidP="00895219">
      <w:pPr>
        <w:pStyle w:val="Heading1"/>
      </w:pPr>
      <w:bookmarkStart w:id="84" w:name="_Ref23865532"/>
      <w:r>
        <w:rPr>
          <w:noProof/>
        </w:rPr>
        <w:lastRenderedPageBreak/>
        <w:drawing>
          <wp:anchor distT="0" distB="0" distL="114300" distR="114300" simplePos="0" relativeHeight="251765760" behindDoc="0" locked="0" layoutInCell="1" allowOverlap="1" wp14:anchorId="6DC1F7EA" wp14:editId="731A9236">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42">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Appendix A – Data Acquisition Board Schematic</w:t>
      </w:r>
      <w:bookmarkEnd w:id="84"/>
    </w:p>
    <w:p w14:paraId="4B47382F" w14:textId="08CB43E3" w:rsidR="00895219" w:rsidRDefault="00895219" w:rsidP="00895219">
      <w:r>
        <w:rPr>
          <w:noProof/>
        </w:rPr>
        <w:lastRenderedPageBreak/>
        <w:drawing>
          <wp:anchor distT="0" distB="0" distL="114300" distR="114300" simplePos="0" relativeHeight="251766784" behindDoc="0" locked="0" layoutInCell="1" allowOverlap="1" wp14:anchorId="4BC7E4B6" wp14:editId="5CFAE0E6">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43">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3A18FC4B" w14:textId="5989C2EA" w:rsidR="00895219" w:rsidRPr="00895219" w:rsidRDefault="00895219" w:rsidP="00895219">
      <w:r>
        <w:rPr>
          <w:noProof/>
        </w:rPr>
        <w:lastRenderedPageBreak/>
        <w:drawing>
          <wp:anchor distT="0" distB="0" distL="114300" distR="114300" simplePos="0" relativeHeight="251767808" behindDoc="0" locked="0" layoutInCell="1" allowOverlap="1" wp14:anchorId="15076F7D" wp14:editId="624B2F84">
            <wp:simplePos x="0" y="0"/>
            <wp:positionH relativeFrom="margin">
              <wp:align>center</wp:align>
            </wp:positionH>
            <wp:positionV relativeFrom="margin">
              <wp:align>center</wp:align>
            </wp:positionV>
            <wp:extent cx="12174544" cy="8302752"/>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44">
                      <a:extLst>
                        <a:ext uri="{28A0092B-C50C-407E-A947-70E740481C1C}">
                          <a14:useLocalDpi xmlns:a14="http://schemas.microsoft.com/office/drawing/2010/main" val="0"/>
                        </a:ext>
                      </a:extLst>
                    </a:blip>
                    <a:stretch>
                      <a:fillRect/>
                    </a:stretch>
                  </pic:blipFill>
                  <pic:spPr>
                    <a:xfrm>
                      <a:off x="0" y="0"/>
                      <a:ext cx="12174544" cy="8302752"/>
                    </a:xfrm>
                    <a:prstGeom prst="rect">
                      <a:avLst/>
                    </a:prstGeom>
                  </pic:spPr>
                </pic:pic>
              </a:graphicData>
            </a:graphic>
            <wp14:sizeRelH relativeFrom="page">
              <wp14:pctWidth>0</wp14:pctWidth>
            </wp14:sizeRelH>
            <wp14:sizeRelV relativeFrom="page">
              <wp14:pctHeight>0</wp14:pctHeight>
            </wp14:sizeRelV>
          </wp:anchor>
        </w:drawing>
      </w:r>
    </w:p>
    <w:sectPr w:rsidR="00895219" w:rsidRPr="00895219" w:rsidSect="00895219">
      <w:footerReference w:type="default" r:id="rId45"/>
      <w:pgSz w:w="23811" w:h="16838" w:orient="landscape" w:code="8"/>
      <w:pgMar w:top="1701" w:right="1701"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0A8C2" w14:textId="77777777" w:rsidR="00B51A3F" w:rsidRDefault="00B51A3F" w:rsidP="00490097">
      <w:r>
        <w:separator/>
      </w:r>
    </w:p>
  </w:endnote>
  <w:endnote w:type="continuationSeparator" w:id="0">
    <w:p w14:paraId="0F204D85" w14:textId="77777777" w:rsidR="00B51A3F" w:rsidRDefault="00B51A3F"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27113BFD" w:rsidR="00A475A9" w:rsidRDefault="00A475A9"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A475A9" w:rsidRDefault="00A475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50A531CB" w:rsidR="00A475A9" w:rsidRDefault="00A475A9">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1635CD4" w14:textId="77777777" w:rsidR="00A475A9" w:rsidRDefault="00A475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762897"/>
      <w:docPartObj>
        <w:docPartGallery w:val="Page Numbers (Bottom of Page)"/>
        <w:docPartUnique/>
      </w:docPartObj>
    </w:sdtPr>
    <w:sdtEndPr>
      <w:rPr>
        <w:noProof/>
      </w:rPr>
    </w:sdtEndPr>
    <w:sdtContent>
      <w:p w14:paraId="350C56A4" w14:textId="77777777" w:rsidR="00895219" w:rsidRDefault="00895219">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3564A280" w14:textId="77777777" w:rsidR="00895219" w:rsidRDefault="00895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15DA6" w14:textId="77777777" w:rsidR="00B51A3F" w:rsidRDefault="00B51A3F" w:rsidP="00490097">
      <w:r>
        <w:separator/>
      </w:r>
    </w:p>
  </w:footnote>
  <w:footnote w:type="continuationSeparator" w:id="0">
    <w:p w14:paraId="4445650E" w14:textId="77777777" w:rsidR="00B51A3F" w:rsidRDefault="00B51A3F"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0B37FC"/>
    <w:rsid w:val="00025F89"/>
    <w:rsid w:val="0003719C"/>
    <w:rsid w:val="0004104B"/>
    <w:rsid w:val="000441E5"/>
    <w:rsid w:val="000460BF"/>
    <w:rsid w:val="00046172"/>
    <w:rsid w:val="00047F00"/>
    <w:rsid w:val="0006798C"/>
    <w:rsid w:val="0007174D"/>
    <w:rsid w:val="00074D83"/>
    <w:rsid w:val="00076D1F"/>
    <w:rsid w:val="00083936"/>
    <w:rsid w:val="000944B1"/>
    <w:rsid w:val="00096A50"/>
    <w:rsid w:val="000A0FA2"/>
    <w:rsid w:val="000B37FC"/>
    <w:rsid w:val="000C1F59"/>
    <w:rsid w:val="000F06E2"/>
    <w:rsid w:val="0010169E"/>
    <w:rsid w:val="001047C4"/>
    <w:rsid w:val="00106E28"/>
    <w:rsid w:val="001271B2"/>
    <w:rsid w:val="001404F7"/>
    <w:rsid w:val="001515D7"/>
    <w:rsid w:val="00157D12"/>
    <w:rsid w:val="001625F6"/>
    <w:rsid w:val="00164762"/>
    <w:rsid w:val="00175F7F"/>
    <w:rsid w:val="001763FC"/>
    <w:rsid w:val="001773EA"/>
    <w:rsid w:val="001917F8"/>
    <w:rsid w:val="001A0514"/>
    <w:rsid w:val="001A2ED7"/>
    <w:rsid w:val="001B6A0D"/>
    <w:rsid w:val="001C088A"/>
    <w:rsid w:val="001C3B77"/>
    <w:rsid w:val="001C7DF3"/>
    <w:rsid w:val="001E1DD7"/>
    <w:rsid w:val="001F058B"/>
    <w:rsid w:val="001F432E"/>
    <w:rsid w:val="001F6AE4"/>
    <w:rsid w:val="001F6C82"/>
    <w:rsid w:val="00204921"/>
    <w:rsid w:val="0021203C"/>
    <w:rsid w:val="002179CE"/>
    <w:rsid w:val="00262CAF"/>
    <w:rsid w:val="00266D6D"/>
    <w:rsid w:val="00275AD7"/>
    <w:rsid w:val="0028050A"/>
    <w:rsid w:val="00287BE5"/>
    <w:rsid w:val="00297FB6"/>
    <w:rsid w:val="002A58C8"/>
    <w:rsid w:val="002C016B"/>
    <w:rsid w:val="002C0A6F"/>
    <w:rsid w:val="002C5DDA"/>
    <w:rsid w:val="002C6CAE"/>
    <w:rsid w:val="002D3AE2"/>
    <w:rsid w:val="002E0AB7"/>
    <w:rsid w:val="002E50B3"/>
    <w:rsid w:val="002F3553"/>
    <w:rsid w:val="002F58C5"/>
    <w:rsid w:val="002F763A"/>
    <w:rsid w:val="00336D1A"/>
    <w:rsid w:val="00350C2B"/>
    <w:rsid w:val="0036516E"/>
    <w:rsid w:val="00365894"/>
    <w:rsid w:val="0037199B"/>
    <w:rsid w:val="00372FA5"/>
    <w:rsid w:val="00375A15"/>
    <w:rsid w:val="00381704"/>
    <w:rsid w:val="003A6C23"/>
    <w:rsid w:val="003D3DF5"/>
    <w:rsid w:val="003F78B8"/>
    <w:rsid w:val="00403024"/>
    <w:rsid w:val="004053CF"/>
    <w:rsid w:val="0041143B"/>
    <w:rsid w:val="00427968"/>
    <w:rsid w:val="0043533A"/>
    <w:rsid w:val="00472E32"/>
    <w:rsid w:val="00474D33"/>
    <w:rsid w:val="00474EED"/>
    <w:rsid w:val="00476ADB"/>
    <w:rsid w:val="00490097"/>
    <w:rsid w:val="00494F6A"/>
    <w:rsid w:val="004B1A98"/>
    <w:rsid w:val="004D1F8F"/>
    <w:rsid w:val="004D6D9E"/>
    <w:rsid w:val="004E26B5"/>
    <w:rsid w:val="00502EF9"/>
    <w:rsid w:val="005040F2"/>
    <w:rsid w:val="00506765"/>
    <w:rsid w:val="00510E08"/>
    <w:rsid w:val="00517503"/>
    <w:rsid w:val="0052072E"/>
    <w:rsid w:val="00536F7A"/>
    <w:rsid w:val="00542EE0"/>
    <w:rsid w:val="0054577F"/>
    <w:rsid w:val="00547CB5"/>
    <w:rsid w:val="00565E52"/>
    <w:rsid w:val="00590F8E"/>
    <w:rsid w:val="00596FCD"/>
    <w:rsid w:val="005B6ADA"/>
    <w:rsid w:val="005C168A"/>
    <w:rsid w:val="005D6AE5"/>
    <w:rsid w:val="005E0124"/>
    <w:rsid w:val="005E4F44"/>
    <w:rsid w:val="005F1A4A"/>
    <w:rsid w:val="005F53DD"/>
    <w:rsid w:val="0060068C"/>
    <w:rsid w:val="006006FA"/>
    <w:rsid w:val="00602CDF"/>
    <w:rsid w:val="0062678D"/>
    <w:rsid w:val="00627B10"/>
    <w:rsid w:val="006422F1"/>
    <w:rsid w:val="0064617F"/>
    <w:rsid w:val="006501FE"/>
    <w:rsid w:val="00653C00"/>
    <w:rsid w:val="00674A14"/>
    <w:rsid w:val="006841FA"/>
    <w:rsid w:val="00686FA1"/>
    <w:rsid w:val="00687790"/>
    <w:rsid w:val="006925A1"/>
    <w:rsid w:val="00692810"/>
    <w:rsid w:val="006969F2"/>
    <w:rsid w:val="006B3DCC"/>
    <w:rsid w:val="006C10AB"/>
    <w:rsid w:val="006C5008"/>
    <w:rsid w:val="006D70BD"/>
    <w:rsid w:val="006E6F4E"/>
    <w:rsid w:val="006F167A"/>
    <w:rsid w:val="006F75C5"/>
    <w:rsid w:val="006F7942"/>
    <w:rsid w:val="007100D0"/>
    <w:rsid w:val="00744F93"/>
    <w:rsid w:val="00771CDC"/>
    <w:rsid w:val="0079595B"/>
    <w:rsid w:val="007964D2"/>
    <w:rsid w:val="00796BF9"/>
    <w:rsid w:val="007B1181"/>
    <w:rsid w:val="007B4F16"/>
    <w:rsid w:val="007B7E63"/>
    <w:rsid w:val="007C6546"/>
    <w:rsid w:val="00802985"/>
    <w:rsid w:val="008073F4"/>
    <w:rsid w:val="00815022"/>
    <w:rsid w:val="00842941"/>
    <w:rsid w:val="0085423A"/>
    <w:rsid w:val="0086636E"/>
    <w:rsid w:val="0087132E"/>
    <w:rsid w:val="00874476"/>
    <w:rsid w:val="00876994"/>
    <w:rsid w:val="008773F7"/>
    <w:rsid w:val="00895219"/>
    <w:rsid w:val="008A7E12"/>
    <w:rsid w:val="008C3818"/>
    <w:rsid w:val="008C7EB9"/>
    <w:rsid w:val="008D57FF"/>
    <w:rsid w:val="008E0978"/>
    <w:rsid w:val="008E3368"/>
    <w:rsid w:val="008F29B2"/>
    <w:rsid w:val="008F2EA7"/>
    <w:rsid w:val="008F335D"/>
    <w:rsid w:val="008F79E6"/>
    <w:rsid w:val="0090435A"/>
    <w:rsid w:val="00905789"/>
    <w:rsid w:val="009244F2"/>
    <w:rsid w:val="00940A2B"/>
    <w:rsid w:val="0094667F"/>
    <w:rsid w:val="00947B46"/>
    <w:rsid w:val="00953033"/>
    <w:rsid w:val="009536AF"/>
    <w:rsid w:val="00974BAA"/>
    <w:rsid w:val="00981CC5"/>
    <w:rsid w:val="0099017D"/>
    <w:rsid w:val="00992150"/>
    <w:rsid w:val="00993D6D"/>
    <w:rsid w:val="009A61AD"/>
    <w:rsid w:val="009D702C"/>
    <w:rsid w:val="009E4806"/>
    <w:rsid w:val="00A05B90"/>
    <w:rsid w:val="00A33703"/>
    <w:rsid w:val="00A475A9"/>
    <w:rsid w:val="00A50DFA"/>
    <w:rsid w:val="00A56F0D"/>
    <w:rsid w:val="00A62371"/>
    <w:rsid w:val="00A75609"/>
    <w:rsid w:val="00A76B6F"/>
    <w:rsid w:val="00A93A9A"/>
    <w:rsid w:val="00A95FFA"/>
    <w:rsid w:val="00AA102C"/>
    <w:rsid w:val="00AD7EE1"/>
    <w:rsid w:val="00B00931"/>
    <w:rsid w:val="00B10AB2"/>
    <w:rsid w:val="00B12441"/>
    <w:rsid w:val="00B31D33"/>
    <w:rsid w:val="00B51A3F"/>
    <w:rsid w:val="00B527B4"/>
    <w:rsid w:val="00B56C90"/>
    <w:rsid w:val="00B56F23"/>
    <w:rsid w:val="00B57339"/>
    <w:rsid w:val="00B624E9"/>
    <w:rsid w:val="00BA471D"/>
    <w:rsid w:val="00BC020E"/>
    <w:rsid w:val="00BD7E29"/>
    <w:rsid w:val="00BF28BA"/>
    <w:rsid w:val="00C05944"/>
    <w:rsid w:val="00C1083C"/>
    <w:rsid w:val="00C36EB4"/>
    <w:rsid w:val="00C507E6"/>
    <w:rsid w:val="00C51D6C"/>
    <w:rsid w:val="00C549EF"/>
    <w:rsid w:val="00C60365"/>
    <w:rsid w:val="00C63F78"/>
    <w:rsid w:val="00C74C37"/>
    <w:rsid w:val="00C816F4"/>
    <w:rsid w:val="00C82984"/>
    <w:rsid w:val="00C8765E"/>
    <w:rsid w:val="00C95D6D"/>
    <w:rsid w:val="00CA501D"/>
    <w:rsid w:val="00CC4963"/>
    <w:rsid w:val="00CD2CE3"/>
    <w:rsid w:val="00CD6B47"/>
    <w:rsid w:val="00D05175"/>
    <w:rsid w:val="00D14FC9"/>
    <w:rsid w:val="00D32411"/>
    <w:rsid w:val="00D5055C"/>
    <w:rsid w:val="00D51689"/>
    <w:rsid w:val="00D578F0"/>
    <w:rsid w:val="00D63ED6"/>
    <w:rsid w:val="00D75411"/>
    <w:rsid w:val="00D90AEF"/>
    <w:rsid w:val="00D925D0"/>
    <w:rsid w:val="00D948C1"/>
    <w:rsid w:val="00D96EA9"/>
    <w:rsid w:val="00DA31CD"/>
    <w:rsid w:val="00DA61A7"/>
    <w:rsid w:val="00DC6D2A"/>
    <w:rsid w:val="00DD072A"/>
    <w:rsid w:val="00DD31D3"/>
    <w:rsid w:val="00DD41C9"/>
    <w:rsid w:val="00DE01F5"/>
    <w:rsid w:val="00DE0A57"/>
    <w:rsid w:val="00DE1964"/>
    <w:rsid w:val="00DE2E21"/>
    <w:rsid w:val="00E115C0"/>
    <w:rsid w:val="00E24F70"/>
    <w:rsid w:val="00E564DE"/>
    <w:rsid w:val="00E70F2C"/>
    <w:rsid w:val="00E74FF4"/>
    <w:rsid w:val="00E8453F"/>
    <w:rsid w:val="00E90836"/>
    <w:rsid w:val="00E90B31"/>
    <w:rsid w:val="00E927B6"/>
    <w:rsid w:val="00E97E7F"/>
    <w:rsid w:val="00EB172F"/>
    <w:rsid w:val="00EB4C3E"/>
    <w:rsid w:val="00EB61B1"/>
    <w:rsid w:val="00EC4243"/>
    <w:rsid w:val="00EF722E"/>
    <w:rsid w:val="00F01920"/>
    <w:rsid w:val="00F02DAF"/>
    <w:rsid w:val="00F06256"/>
    <w:rsid w:val="00F078ED"/>
    <w:rsid w:val="00F1523E"/>
    <w:rsid w:val="00F22141"/>
    <w:rsid w:val="00F22AE3"/>
    <w:rsid w:val="00F2632E"/>
    <w:rsid w:val="00F3451F"/>
    <w:rsid w:val="00F46CF7"/>
    <w:rsid w:val="00F74CB4"/>
    <w:rsid w:val="00F93F16"/>
    <w:rsid w:val="00FC3833"/>
    <w:rsid w:val="00FD1E11"/>
    <w:rsid w:val="00FD68AF"/>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g"/><Relationship Id="rId29" Type="http://schemas.microsoft.com/office/2007/relationships/hdphoto" Target="media/hdphoto1.wdp"/><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193498-6D1D-4D69-8EE5-C5A5FFB20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4</TotalTime>
  <Pages>52</Pages>
  <Words>26398</Words>
  <Characters>150475</Characters>
  <Application>Microsoft Office Word</Application>
  <DocSecurity>0</DocSecurity>
  <Lines>1253</Lines>
  <Paragraphs>35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7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73</cp:revision>
  <cp:lastPrinted>2019-11-04T11:18:00Z</cp:lastPrinted>
  <dcterms:created xsi:type="dcterms:W3CDTF">2019-08-09T01:36:00Z</dcterms:created>
  <dcterms:modified xsi:type="dcterms:W3CDTF">2019-11-05T05:58:00Z</dcterms:modified>
</cp:coreProperties>
</file>